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36997" w:rsidRPr="007072F0" w:rsidRDefault="008B4A23">
      <w:pPr>
        <w:rPr>
          <w:rFonts w:ascii="Times New Roman" w:hAnsi="Times New Roman" w:cs="Times New Roman"/>
          <w:b/>
          <w:lang w:val="en-US"/>
        </w:rPr>
      </w:pPr>
      <w:bookmarkStart w:id="0" w:name="_GoBack"/>
      <w:bookmarkEnd w:id="0"/>
      <w:r>
        <w:rPr>
          <w:rFonts w:ascii="Times New Roman" w:hAnsi="Times New Roman" w:cs="Times New Roman"/>
          <w:b/>
          <w:lang w:val="en-US"/>
        </w:rPr>
        <w:t>Supplementary Online Material 3</w:t>
      </w:r>
      <w:r w:rsidR="005F0BFB" w:rsidRPr="007072F0">
        <w:rPr>
          <w:rFonts w:ascii="Times New Roman" w:hAnsi="Times New Roman" w:cs="Times New Roman"/>
          <w:b/>
          <w:lang w:val="en-US"/>
        </w:rPr>
        <w:t xml:space="preserve">: </w:t>
      </w:r>
      <w:r w:rsidR="00043DED" w:rsidRPr="007072F0">
        <w:rPr>
          <w:rFonts w:ascii="Times New Roman" w:hAnsi="Times New Roman" w:cs="Times New Roman"/>
          <w:b/>
          <w:lang w:val="en-US"/>
        </w:rPr>
        <w:t>Description of outcome categories and i</w:t>
      </w:r>
      <w:r w:rsidR="005F0BFB" w:rsidRPr="007072F0">
        <w:rPr>
          <w:rFonts w:ascii="Times New Roman" w:hAnsi="Times New Roman" w:cs="Times New Roman"/>
          <w:b/>
          <w:lang w:val="en-US"/>
        </w:rPr>
        <w:t>nstruments assigned to outcome categories</w:t>
      </w:r>
    </w:p>
    <w:p w:rsidR="00043DED" w:rsidRPr="00043DED" w:rsidRDefault="008B4A23">
      <w:pPr>
        <w:rPr>
          <w:rFonts w:ascii="Times New Roman" w:hAnsi="Times New Roman" w:cs="Times New Roman"/>
          <w:lang w:val="en-US"/>
        </w:rPr>
      </w:pPr>
      <w:r>
        <w:rPr>
          <w:rFonts w:ascii="Times New Roman" w:hAnsi="Times New Roman" w:cs="Times New Roman"/>
          <w:lang w:val="en-US"/>
        </w:rPr>
        <w:t xml:space="preserve">Table S3.1 </w:t>
      </w:r>
      <w:r w:rsidRPr="00E304FD">
        <w:rPr>
          <w:rFonts w:ascii="Times New Roman" w:hAnsi="Times New Roman" w:cs="Times New Roman"/>
          <w:lang w:val="en-US"/>
        </w:rPr>
        <w:t>Description of outcome categories</w:t>
      </w:r>
    </w:p>
    <w:tbl>
      <w:tblPr>
        <w:tblStyle w:val="Tabellenraster"/>
        <w:tblW w:w="5000" w:type="pct"/>
        <w:tblLook w:val="04A0" w:firstRow="1" w:lastRow="0" w:firstColumn="1" w:lastColumn="0" w:noHBand="0" w:noVBand="1"/>
      </w:tblPr>
      <w:tblGrid>
        <w:gridCol w:w="9062"/>
      </w:tblGrid>
      <w:tr w:rsidR="00A973DE" w:rsidRPr="00043DED" w:rsidTr="00324D0F">
        <w:tc>
          <w:tcPr>
            <w:tcW w:w="5000" w:type="pct"/>
          </w:tcPr>
          <w:p w:rsidR="00A973DE" w:rsidRPr="00043DED" w:rsidRDefault="00A973DE" w:rsidP="00B36997">
            <w:pPr>
              <w:spacing w:line="480" w:lineRule="auto"/>
              <w:rPr>
                <w:rFonts w:ascii="Times New Roman" w:hAnsi="Times New Roman" w:cs="Times New Roman"/>
                <w:b/>
                <w:lang w:val="en-US"/>
              </w:rPr>
            </w:pPr>
            <w:r w:rsidRPr="00043DED">
              <w:rPr>
                <w:rFonts w:ascii="Times New Roman" w:hAnsi="Times New Roman" w:cs="Times New Roman"/>
                <w:b/>
                <w:lang w:val="en-US"/>
              </w:rPr>
              <w:t xml:space="preserve">Outcome subcategories </w:t>
            </w:r>
          </w:p>
        </w:tc>
      </w:tr>
      <w:tr w:rsidR="00A973DE" w:rsidRPr="00043DED" w:rsidTr="00324D0F">
        <w:tc>
          <w:tcPr>
            <w:tcW w:w="5000" w:type="pct"/>
          </w:tcPr>
          <w:p w:rsidR="00A973DE" w:rsidRPr="00043DED" w:rsidRDefault="00A973DE" w:rsidP="00B36997">
            <w:pPr>
              <w:spacing w:line="480" w:lineRule="auto"/>
              <w:rPr>
                <w:rFonts w:ascii="Times New Roman" w:hAnsi="Times New Roman" w:cs="Times New Roman"/>
                <w:lang w:val="en-US"/>
              </w:rPr>
            </w:pPr>
            <w:r w:rsidRPr="00043DED">
              <w:rPr>
                <w:rFonts w:ascii="Times New Roman" w:hAnsi="Times New Roman" w:cs="Times New Roman"/>
                <w:i/>
                <w:lang w:val="en-US"/>
              </w:rPr>
              <w:t>Blood pressure</w:t>
            </w:r>
            <w:r w:rsidRPr="00043DED">
              <w:rPr>
                <w:rFonts w:ascii="Times New Roman" w:hAnsi="Times New Roman" w:cs="Times New Roman"/>
                <w:lang w:val="en-US"/>
              </w:rPr>
              <w:t xml:space="preserve"> is usually measured non-invasively in the form of systolic and diastolic pressure using a blood pressure monitor. Elevated blood pressure is associated with stressful experiences, and it has been scientifically proven that blood pressure can be lowered through meditation exercises </w:t>
            </w:r>
            <w:sdt>
              <w:sdtPr>
                <w:rPr>
                  <w:rFonts w:ascii="Times New Roman" w:hAnsi="Times New Roman" w:cs="Times New Roman"/>
                  <w:lang w:val="en-US"/>
                </w:rPr>
                <w:alias w:val="To edit, see citavi.com/edit"/>
                <w:tag w:val="CitaviPlaceholder#eebdb441-893b-462f-a35c-c790f848d05a"/>
                <w:id w:val="-691614384"/>
                <w:placeholder>
                  <w:docPart w:val="838D490BD2114035855DF61FAAA4F5FE"/>
                </w:placeholder>
              </w:sdtPr>
              <w:sdtEndPr/>
              <w:sdtContent>
                <w:r w:rsidRPr="00043DED">
                  <w:rPr>
                    <w:rFonts w:ascii="Times New Roman" w:hAnsi="Times New Roman" w:cs="Times New Roman"/>
                    <w:noProof/>
                    <w:lang w:val="en-US"/>
                  </w:rPr>
                  <w:fldChar w:fldCharType="begin"/>
                </w:r>
                <w:r>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OTJmLTU3NzctNGQwYy04NDk4LTQyOTExYWI0YmFiNyIsIlJhbmdlTGVuZ3RoIjoyMywiUmVmZXJlbmNlSWQiOiIzMTkyNTE1NC1hZDRmLTRiMmYtODdjZC1lMDkwMWNiZjJiM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U1LzIwMTIvNTc4Mzk3IiwiVXJpU3RyaW5nIjoiaHR0cHM6Ly9kb2kub3JnLzEwLjExNTUvMjAxMi81NzgzO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lhbSIsIkNyZWF0ZWRPbiI6IjIwMjAtMDctMDZUMDk6MzY6NDQiLCJNb2RpZmllZEJ5IjoiX01pcmlhbSIsIklkIjoiNDA5NDU0MTQtM2Y2MC00ODcyLWJkZjQtYjFkMjdjMTI4M2Q5IiwiTW9kaWZpZWRPbiI6IjIwMjAtMDctMDdUMTA6Mjc6ND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uY2JpLm5sbS5uaWguZ292L3BtYy9hcnRpY2xlcy9QTUMzMzAzNTY1IiwiVXJpU3RyaW5nIjoiaHR0cHM6Ly93d3cubmNiaS5ubG0ubmloLmdvdi9wbWMvYXJ0aWNsZXMvUE1DMzMwMzU2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NaXJpYW0iLCJDcmVhdGVkT24iOiIyMDIwLTA3LTA2VDA5OjM2OjQ0IiwiTW9kaWZpZWRCeSI6Il9NaXJpYW0iLCJJZCI6Ijc0Y2I3NjU4LTU2NzMtNDYxMy04NGE5LTAwZTVlZTQ4MDM3OCIsIk1vZGlmaWVkT24iOiIyMDIwLTA3LTA3VDEwOjI3OjQ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I1MTgyODciLCJVcmlTdHJpbmciOiJodHRwOi8vd3d3Lm5jYmkubmxtLm5paC5nb3YvcHVibWVkLzIyNTE4Mjg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}</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Goldstein et al. 2012)</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w:t>
            </w:r>
          </w:p>
        </w:tc>
      </w:tr>
      <w:tr w:rsidR="00A973DE" w:rsidRPr="00043DED" w:rsidTr="00324D0F">
        <w:tc>
          <w:tcPr>
            <w:tcW w:w="5000" w:type="pct"/>
          </w:tcPr>
          <w:p w:rsidR="00A973DE" w:rsidRPr="00043DED" w:rsidRDefault="00A973DE" w:rsidP="00B36997">
            <w:pPr>
              <w:spacing w:line="480" w:lineRule="auto"/>
              <w:rPr>
                <w:rFonts w:ascii="Times New Roman" w:hAnsi="Times New Roman" w:cs="Times New Roman"/>
                <w:lang w:val="en-US"/>
              </w:rPr>
            </w:pPr>
            <w:r w:rsidRPr="00043DED">
              <w:rPr>
                <w:rFonts w:ascii="Times New Roman" w:hAnsi="Times New Roman" w:cs="Times New Roman"/>
                <w:i/>
                <w:lang w:val="en-US"/>
              </w:rPr>
              <w:t>Heart rate</w:t>
            </w:r>
            <w:r w:rsidRPr="00043DED">
              <w:rPr>
                <w:rFonts w:ascii="Times New Roman" w:hAnsi="Times New Roman" w:cs="Times New Roman"/>
                <w:lang w:val="en-US"/>
              </w:rPr>
              <w:t xml:space="preserve"> is an autonomic function of the body and is defined as the number of heartbeats per unit of time. Mindfulness and meditation exercises can lower the heart rate </w:t>
            </w:r>
            <w:sdt>
              <w:sdtPr>
                <w:rPr>
                  <w:rFonts w:ascii="Times New Roman" w:hAnsi="Times New Roman" w:cs="Times New Roman"/>
                  <w:lang w:val="en-US"/>
                </w:rPr>
                <w:alias w:val="To edit, see citavi.com/edit"/>
                <w:tag w:val="CitaviPlaceholder#f1e5de08-7b2a-4d33-abc4-34b0e01a7980"/>
                <w:id w:val="-550925363"/>
                <w:placeholder>
                  <w:docPart w:val="5A36571DE4B943C2AC272FE688A39A57"/>
                </w:placeholder>
              </w:sdtPr>
              <w:sdtEndPr/>
              <w:sdtContent>
                <w:r w:rsidRPr="00043DED">
                  <w:rPr>
                    <w:rFonts w:ascii="Times New Roman" w:hAnsi="Times New Roman" w:cs="Times New Roman"/>
                    <w:noProof/>
                    <w:lang w:val="en-US"/>
                  </w:rPr>
                  <w:fldChar w:fldCharType="begin"/>
                </w:r>
                <w:r>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zBjNWIyLThlN2UtNDllZC05NDY2LTg2M2FiMDM5Y2ZmYSIsIlJhbmdlTGVuZ3RoIjoyMCwiUmVmZXJlbmNlSWQiOiJjNTQwNmU3Mi1mNjMzLTQwNWItOGYyOS04OTAyYjEwYTkyN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mNiaS5ubG0ubmloLmdvdi9wbWMvYXJ0aWNsZXMvUE1DNDQ5Mzc3MCIsIlVyaVN0cmluZyI6Imh0dHBzOi8vd3d3Lm5jYmkubmxtLm5paC5nb3YvcG1jL2FydGljbGVzL1BNQzQ0OTM3N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lyaWFtIiwiQ3JlYXRlZE9uIjoiMjAyMC0wNy0wNlQwOTozNjo0NCIsIk1vZGlmaWVkQnkiOiJfTWlyaWFtIiwiSWQiOiI0ZWU0ZTU0My05YWM4LTQyNDgtYTE3Zi1lN2ViMmJiMTU0YWYiLCJNb2RpZmllZE9uIjoiMjAyMC0wNy0wN1QxMDoyNzo0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DkvZnBzeWcuMjAxNS4wMDkyNCIsIlVyaVN0cmluZyI6Imh0dHBzOi8vZG9pLm9yZy8xMC4zMzg5L2Zwc3lnLjIwMTUuMDA5Mj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lhbSIsIkNyZWF0ZWRPbiI6IjIwMjAtMDctMDZUMDk6MzY6NDQiLCJNb2RpZmllZEJ5IjoiX01pcmlhbSIsIklkIjoiMWIzYTQ2ZDMtYjA3Ni00ZWFkLWE2NzMtZTEzMjQ1YTJmYzYyIiwiTW9kaWZpZWRPbiI6IjIwMjAtMDctMDdUMTA6Mjc6ND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NjIxNzI2MyIsIlVyaVN0cmluZyI6Imh0dHA6Ly93d3cubmNiaS5ubG0ubmloLmdvdi9wdWJtZWQvMjYyMTcyN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}</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Khalsa et al. 2015)</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w:t>
            </w:r>
          </w:p>
        </w:tc>
      </w:tr>
      <w:tr w:rsidR="00A973DE" w:rsidRPr="00043DED" w:rsidTr="00324D0F">
        <w:tc>
          <w:tcPr>
            <w:tcW w:w="5000" w:type="pct"/>
          </w:tcPr>
          <w:p w:rsidR="00A973DE" w:rsidRPr="00043DED" w:rsidRDefault="00A973DE" w:rsidP="00B36997">
            <w:pPr>
              <w:spacing w:line="480" w:lineRule="auto"/>
              <w:rPr>
                <w:rFonts w:ascii="Times New Roman" w:hAnsi="Times New Roman" w:cs="Times New Roman"/>
                <w:lang w:val="en-US"/>
              </w:rPr>
            </w:pPr>
            <w:r w:rsidRPr="00043DED">
              <w:rPr>
                <w:rFonts w:ascii="Times New Roman" w:hAnsi="Times New Roman" w:cs="Times New Roman"/>
                <w:i/>
                <w:lang w:val="en-US"/>
              </w:rPr>
              <w:t>Heart rate variability (HRV)</w:t>
            </w:r>
            <w:r w:rsidRPr="00043DED">
              <w:rPr>
                <w:rFonts w:ascii="Times New Roman" w:hAnsi="Times New Roman" w:cs="Times New Roman"/>
                <w:lang w:val="en-US"/>
              </w:rPr>
              <w:t xml:space="preserve"> describes the changes in heart rhythm. This is influenced by the activities of the autonomic nervous system, which regulates tension and relaxation. Under stress, the heart rhythm tends to be high, while at rest it tends to be low. A low HRV indicates a weak adaptability of the body to the affective, cognitive and psychological aspects of stress. In contrast, high HRV is associated with a better ability to regulate stress </w:t>
            </w:r>
            <w:sdt>
              <w:sdtPr>
                <w:rPr>
                  <w:rFonts w:ascii="Times New Roman" w:hAnsi="Times New Roman" w:cs="Times New Roman"/>
                  <w:lang w:val="en-US"/>
                </w:rPr>
                <w:alias w:val="To edit, see citavi.com/edit"/>
                <w:tag w:val="CitaviPlaceholder#80365490-81e7-4bfc-85a6-d5a1123c94ed"/>
                <w:id w:val="-1622599580"/>
                <w:placeholder>
                  <w:docPart w:val="C3D24C51E36D4EBF8F1E174EDDE47C12"/>
                </w:placeholder>
              </w:sdtPr>
              <w:sdtEndPr/>
              <w:sdtContent>
                <w:r w:rsidRPr="00043DED">
                  <w:rPr>
                    <w:rFonts w:ascii="Times New Roman" w:hAnsi="Times New Roman" w:cs="Times New Roman"/>
                    <w:noProof/>
                    <w:lang w:val="en-US"/>
                  </w:rPr>
                  <w:fldChar w:fldCharType="begin"/>
                </w:r>
                <w:r>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c4MjEzLWI1MTAtNDFkZS1hZjBhLTRiZDIwMzVkNGJmZCIsIlJhbmdlTGVuZ3RoIjoxOSwiUmVmZXJlbmNlSWQiOiI3YWJiY2Y0NC1mNzBiLTQ2ZjMtOTgwYS05NmI3MjIxNTNhN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1MzM4MjIwIiwiVXJpU3RyaW5nIjoiaHR0cDovL3d3dy5uY2JpLm5sbS5uaWguZ292L3B1Ym1lZC8xNTMzODIy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lyaWFtIiwiQ3JlYXRlZE9uIjoiMjAyMC0wNy0wNlQwOTozNjo0NCIsIk1vZGlmaWVkQnkiOiJfTWlyaWFtIiwiSWQiOiI1NGE0MTIwMS0yNDE2LTQwNDMtOTY3Yi0yNTQ2ZjdmOGU1NmIiLCJNb2RpZmllZE9uIjoiMjAyMC0wNy0wN1QxMDoyNzo0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AwNDIxLTAwNC0xMjA4LTAiLCJVcmlTdHJpbmciOiJodHRwczovL2RvaS5vcmcvMTAuMTAwNy9zMDA0MjEtMDA0LTEyMDgt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UGF1bCIsIkxhc3ROYW1lIjoiTGVocmVyIiwiTWlkZGxlTmFtZSI6Ik0uIiwiUHJvdGVjdGVkIjpmYWxzZSwiU2V4IjoyLCJDcmVhdGVkQnkiOiJfTWlyaWFtIiwiQ3JlYXRlZE9uIjoiMjAyMC0wNy0wNlQwOTozNjo0NCIsIk1vZGlmaWVkQnkiOiJfTWlyaWFtIiwiSWQiOiJjM2UwOWUzMS0zNzBiLTQ1M2YtOTU1MC0wOTJkOGU5ZDY1ODYiLCJNb2RpZmllZE9uIjoiMjAyMC0wNy0wN1QxMDoyNzo0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jc8L24+XHJcbiAgPGluPnRydWU8L2luPlxyXG4gIDxvcz4yMjc8L29zPlxyXG4gIDxwcz4yMjc8L3BzPlxyXG48L3NwPlxyXG48ZXA+XHJcbiAgPG4+MjQ4PC9uPlxyXG4gIDxpbj50cnVlPC9pbj5cclxuICA8b3M+MjQ4PC9vcz5cclxuICA8cHM+MjQ4PC9wcz5cclxuPC9lcD5cclxuPG9zPjIyNy0yNDg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aHR0cDovL3d3dy53b3JsZGNhdC5vcmcvb2NsYy8yNzY2NDg3NDciLCJVcmlTdHJpbmciOiJodHRwOi8vd3d3LndvcmxkY2F0Lm9yZy9vY2xjLzI3NjY0ODc0N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}</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Hansen et al. 2004; Lehrer 2009)</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w:t>
            </w:r>
          </w:p>
        </w:tc>
      </w:tr>
      <w:tr w:rsidR="00A973DE" w:rsidRPr="00CC5774" w:rsidTr="00324D0F">
        <w:tc>
          <w:tcPr>
            <w:tcW w:w="5000" w:type="pct"/>
          </w:tcPr>
          <w:p w:rsidR="00A973DE" w:rsidRPr="00043DED" w:rsidRDefault="00A973DE" w:rsidP="00A973DE">
            <w:pPr>
              <w:tabs>
                <w:tab w:val="left" w:pos="2687"/>
              </w:tabs>
              <w:spacing w:line="480" w:lineRule="auto"/>
              <w:rPr>
                <w:rFonts w:ascii="Times New Roman" w:hAnsi="Times New Roman" w:cs="Times New Roman"/>
                <w:lang w:val="en-US"/>
              </w:rPr>
            </w:pPr>
            <w:r w:rsidRPr="00043DED">
              <w:rPr>
                <w:rFonts w:ascii="Times New Roman" w:hAnsi="Times New Roman" w:cs="Times New Roman"/>
                <w:i/>
                <w:lang w:val="en-US"/>
              </w:rPr>
              <w:t>Pain</w:t>
            </w:r>
            <w:r w:rsidRPr="00043DED">
              <w:rPr>
                <w:rFonts w:ascii="Times New Roman" w:hAnsi="Times New Roman" w:cs="Times New Roman"/>
                <w:lang w:val="en-US"/>
              </w:rPr>
              <w:t xml:space="preserve">: In contrast to the physiological parameters, pain is a self-assessed parameter. Pain is usually assessed by means of visual analogue scales. </w:t>
            </w:r>
          </w:p>
        </w:tc>
      </w:tr>
      <w:tr w:rsidR="00A973DE" w:rsidRPr="00CC5774" w:rsidTr="00324D0F">
        <w:tc>
          <w:tcPr>
            <w:tcW w:w="5000" w:type="pct"/>
          </w:tcPr>
          <w:p w:rsidR="00A973DE" w:rsidRPr="00043DED" w:rsidRDefault="00A973DE" w:rsidP="00B36997">
            <w:pPr>
              <w:spacing w:line="480" w:lineRule="auto"/>
              <w:rPr>
                <w:rFonts w:ascii="Times New Roman" w:hAnsi="Times New Roman" w:cs="Times New Roman"/>
                <w:lang w:val="en-US"/>
              </w:rPr>
            </w:pPr>
            <w:r w:rsidRPr="00043DED">
              <w:rPr>
                <w:rFonts w:ascii="Times New Roman" w:hAnsi="Times New Roman" w:cs="Times New Roman"/>
                <w:i/>
                <w:lang w:val="en-US"/>
              </w:rPr>
              <w:t>Subjective physical health</w:t>
            </w:r>
            <w:r w:rsidRPr="00043DED">
              <w:rPr>
                <w:rFonts w:ascii="Times New Roman" w:hAnsi="Times New Roman" w:cs="Times New Roman"/>
                <w:lang w:val="en-US"/>
              </w:rPr>
              <w:t xml:space="preserve"> includes instruments that capture participants' subjective assessment of their physical health status. These include, for example, various subscales of the Medical Outcomes Study, such as the Short Form 36 (SF-36) and the Patient Health Questionnaire with nine questions. </w:t>
            </w:r>
          </w:p>
        </w:tc>
      </w:tr>
      <w:tr w:rsidR="00A973DE" w:rsidRPr="00732304" w:rsidTr="00324D0F">
        <w:tc>
          <w:tcPr>
            <w:tcW w:w="5000" w:type="pct"/>
          </w:tcPr>
          <w:p w:rsidR="00A973DE" w:rsidRPr="00043DED" w:rsidRDefault="00A973DE" w:rsidP="00B36997">
            <w:pPr>
              <w:spacing w:line="480" w:lineRule="auto"/>
              <w:rPr>
                <w:rFonts w:ascii="Times New Roman" w:hAnsi="Times New Roman" w:cs="Times New Roman"/>
                <w:lang w:val="en-US"/>
              </w:rPr>
            </w:pPr>
            <w:r w:rsidRPr="00043DED">
              <w:rPr>
                <w:rFonts w:ascii="Times New Roman" w:hAnsi="Times New Roman" w:cs="Times New Roman"/>
                <w:i/>
                <w:lang w:val="en-US"/>
              </w:rPr>
              <w:t>Depression</w:t>
            </w:r>
            <w:r w:rsidRPr="00043DED">
              <w:rPr>
                <w:rFonts w:ascii="Times New Roman" w:hAnsi="Times New Roman" w:cs="Times New Roman"/>
                <w:lang w:val="en-US"/>
              </w:rPr>
              <w:t xml:space="preserve">: According to the World Health Organization </w:t>
            </w:r>
            <w:sdt>
              <w:sdtPr>
                <w:rPr>
                  <w:rFonts w:ascii="Times New Roman" w:hAnsi="Times New Roman" w:cs="Times New Roman"/>
                  <w:lang w:val="en-US"/>
                </w:rPr>
                <w:alias w:val="To edit, see citavi.com/edit"/>
                <w:tag w:val="CitaviPlaceholder#ca8adee2-5c38-44ef-bc56-36468ed49642"/>
                <w:id w:val="-467512561"/>
                <w:placeholder>
                  <w:docPart w:val="11B1F0428B8B43DCA7AD4B7E8A0574D7"/>
                </w:placeholder>
              </w:sdtPr>
              <w:sdtEndPr/>
              <w:sdtContent>
                <w:r w:rsidRPr="00043DED">
                  <w:rPr>
                    <w:rFonts w:ascii="Times New Roman" w:hAnsi="Times New Roman" w:cs="Times New Roman"/>
                    <w:noProof/>
                    <w:lang w:val="en-US"/>
                  </w:rPr>
                  <w:fldChar w:fldCharType="begin"/>
                </w:r>
                <w:r w:rsidRPr="00043DED">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MWM0NjViLWNmOGMtNGY0NC1hZDg0LTA5NGIwY2EyZDJmOSIsIlJhbmdlTGVuZ3RoIjoxMCwiUmVmZXJlbmNlSWQiOiJjYmYyNDY3YS0yNDM4LTRhZDItODg1OS1jYTgyM2FiMjQ0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XSE8iLCJQcm90ZWN0ZWQiOmZhbHNlLCJTZXgiOjAsIkNyZWF0ZWRCeSI6Il9NaXJpYW0iLCJDcmVhdGVkT24iOiIyMDIwLTA3LTA2VDA5OjM2OjQ0IiwiTW9kaWZpZWRCeSI6Il9NaXJpYW0iLCJJZCI6ImVjMDMwYTc4LTViYzgtNGM1Yy1hYmQ1LTgyN2FjMzIyOTdmNCIsIk1vZGlmaWVkT24iOiIyMDIwLTA3LTA3VDEwOjI3OjQ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}</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WHO 2020)</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 xml:space="preserve">, depression is “a common mental disorder that may be characterized by sadness, disinterest and loss of enjoyment, feelings of guilt and low self-esteem, sleep disturbances, loss of appetite, fatigue and poor concentration. It can occur over a long period of time or recurrently and can affect a person’s ability to work, learn or simply live. In the worst cases, depression can lead to suicide.” Further information on symptomatology and diagnostics has been prepared, for example, by the Robert Koch Institute </w:t>
            </w:r>
            <w:sdt>
              <w:sdtPr>
                <w:rPr>
                  <w:rFonts w:ascii="Times New Roman" w:hAnsi="Times New Roman" w:cs="Times New Roman"/>
                  <w:lang w:val="en-US"/>
                </w:rPr>
                <w:alias w:val="To edit, see citavi.com/edit"/>
                <w:tag w:val="CitaviPlaceholder#51516569-e497-4aad-ac01-db9073f3899f"/>
                <w:id w:val="-1133705479"/>
                <w:placeholder>
                  <w:docPart w:val="11B1F0428B8B43DCA7AD4B7E8A0574D7"/>
                </w:placeholder>
              </w:sdtPr>
              <w:sdtEndPr/>
              <w:sdtContent>
                <w:r w:rsidRPr="00043DED">
                  <w:rPr>
                    <w:rFonts w:ascii="Times New Roman" w:hAnsi="Times New Roman" w:cs="Times New Roman"/>
                    <w:noProof/>
                    <w:lang w:val="en-US"/>
                  </w:rPr>
                  <w:fldChar w:fldCharType="begin"/>
                </w:r>
                <w:r w:rsidRPr="00043DED">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YTRiNjAyLWQ2YjAtNGQwYy1iNWMyLTdhMDA0ZWMzOTgyYiIsIlJhbmdlTGVuZ3RoIjoyNywiUmVmZXJlbmNlSWQiOiJjOWM1YzFjZS1lNzRhLTRjNTEtOGZkYi1kNmE4YzgxNTQ2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Nzg4Ni9SS0ktR0JFLTIwMTctMDU4IiwiVXJpU3RyaW5nIjoiaHR0cHM6Ly9kb2kub3JnLzEwLjE3ODg2L1JLSS1HQkUtMjAxNy0wNT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}</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Bretschneider et al. 2017)</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 xml:space="preserve">. A number of studies have shown the reduction capacity of mindfulness methods on depression-associated symptoms </w:t>
            </w:r>
            <w:sdt>
              <w:sdtPr>
                <w:rPr>
                  <w:rFonts w:ascii="Times New Roman" w:hAnsi="Times New Roman" w:cs="Times New Roman"/>
                  <w:lang w:val="en-US"/>
                </w:rPr>
                <w:alias w:val="To edit, see citavi.com/edit"/>
                <w:tag w:val="CitaviPlaceholder#17584b31-d1f5-4f5f-98a5-5aeafdb7c89b"/>
                <w:id w:val="-636952618"/>
                <w:placeholder>
                  <w:docPart w:val="11B1F0428B8B43DCA7AD4B7E8A0574D7"/>
                </w:placeholder>
              </w:sdtPr>
              <w:sdtEndPr/>
              <w:sdtContent>
                <w:r w:rsidRPr="00043DED">
                  <w:rPr>
                    <w:rFonts w:ascii="Times New Roman" w:hAnsi="Times New Roman" w:cs="Times New Roman"/>
                    <w:noProof/>
                    <w:lang w:val="en-US"/>
                  </w:rPr>
                  <w:fldChar w:fldCharType="begin"/>
                </w:r>
                <w:r>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NTFiODlkLTU1MjktNDllZS04MGIxLTViMzM4NzAwZDIyNSIsIlJhbmdlTGVuZ3RoIjoyMCwiUmVmZXJlbmNlSWQiOiI3ODI5ZGJiOC00NmI3LTQxZDYtYTg4Yi00YzQzMWExMTlj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jM5MjIyMDkiLCJVcmlTdHJpbmciOiJodHRwOi8vd3d3Lm5jYmkubmxtLm5paC5nb3YvcHVibWVkLzIzOTIyMj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aXJpYW0iLCJDcmVhdGVkT24iOiIyMDIwLTA3LTA2VDA5OjM2OjQ0IiwiTW9kaWZpZWRCeSI6Il9NaXJpYW0iLCJJZCI6IjAzMjE3ZmM5LTUwOWMtNDc0MC04OTAzLTA3YzAyYjVkMmQxZiIsIk1vZGlmaWVkT24iOiIyMDIwLTA3LTA3VDEwOjI3OjQ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Mi9kYS4yMjE2NiIsIlVyaVN0cmluZyI6Imh0dHBzOi8vZG9pLm9yZy8xMC4xMDAyL2RhLjIyMTY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}</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Cramer et al. 2013)</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w:t>
            </w:r>
          </w:p>
        </w:tc>
      </w:tr>
      <w:tr w:rsidR="00A973DE" w:rsidRPr="00043DED" w:rsidTr="00324D0F">
        <w:tc>
          <w:tcPr>
            <w:tcW w:w="5000" w:type="pct"/>
          </w:tcPr>
          <w:p w:rsidR="00A973DE" w:rsidRPr="00043DED" w:rsidRDefault="00A973DE" w:rsidP="00B36997">
            <w:pPr>
              <w:spacing w:line="480" w:lineRule="auto"/>
              <w:rPr>
                <w:rFonts w:ascii="Times New Roman" w:hAnsi="Times New Roman" w:cs="Times New Roman"/>
                <w:lang w:val="en-US"/>
              </w:rPr>
            </w:pPr>
            <w:r w:rsidRPr="00043DED">
              <w:rPr>
                <w:rFonts w:ascii="Times New Roman" w:hAnsi="Times New Roman" w:cs="Times New Roman"/>
                <w:i/>
                <w:lang w:val="en-US"/>
              </w:rPr>
              <w:lastRenderedPageBreak/>
              <w:t>Stress</w:t>
            </w:r>
            <w:r w:rsidRPr="00043DED">
              <w:rPr>
                <w:rFonts w:ascii="Times New Roman" w:hAnsi="Times New Roman" w:cs="Times New Roman"/>
                <w:lang w:val="en-US"/>
              </w:rPr>
              <w:t xml:space="preserve"> is usually a sudden, threatening or simply challenging situation that forces a reaction. It triggers physiological adaptation mechanisms, the so-called stress response (Esch et al. 2005). Such endogenous or auto-regulatory reactions aim to enable people to react adequately, if at all possible, to extraordinary situations </w:t>
            </w:r>
            <w:sdt>
              <w:sdtPr>
                <w:rPr>
                  <w:rFonts w:ascii="Times New Roman" w:hAnsi="Times New Roman" w:cs="Times New Roman"/>
                  <w:lang w:val="en-US"/>
                </w:rPr>
                <w:alias w:val="To edit, see citavi.com/edit"/>
                <w:tag w:val="CitaviPlaceholder#72a82a38-0da4-4d50-a2db-43cbe37df7b3"/>
                <w:id w:val="1298646651"/>
                <w:placeholder>
                  <w:docPart w:val="962A57CFD2CE4072B7071DC0A352771E"/>
                </w:placeholder>
              </w:sdtPr>
              <w:sdtEndPr/>
              <w:sdtContent>
                <w:r w:rsidRPr="00043DED">
                  <w:rPr>
                    <w:rFonts w:ascii="Times New Roman" w:hAnsi="Times New Roman" w:cs="Times New Roman"/>
                    <w:noProof/>
                    <w:lang w:val="en-US"/>
                  </w:rPr>
                  <w:fldChar w:fldCharType="begin"/>
                </w:r>
                <w:r>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WJiMGE5LTYzY2QtNDVjNi1iMDhkLTFhMjhiODViOTRmNyIsIlJhbmdlTGVuZ3RoIjoxMSwiUmVmZXJlbmNlSWQiOiJlZTI0NTE4My05ZjhiLTQ3NzMtYjU4Ni00NGIxYzAyNzg4Y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iaWFzIiwiTGFzdE5hbWUiOiJFc2NoIiwiUHJvdGVjdGVkIjpmYWxzZSwiU2V4IjoyLCJDcmVhdGVkQnkiOiJfTWlyaWFtIiwiQ3JlYXRlZE9uIjoiMjAyMC0wNy0wNlQwOTozNjo0NCIsIk1vZGlmaWVkQnkiOiJfTWlyaWFtIiwiSWQiOiI0MTFhODY3My0wNTFmLTQ0YjQtODAwYy1iMTBhMGVjNWI3NjciLCJNb2RpZmllZE9uIjoiMjAyMC0wNy0wN1QxMDoyNzo0MCIsIlByb2plY3QiOnsiJGlkIjoiNSIsIiR0eXBlIjoiU3dpc3NBY2FkZW1pYy5DaXRhdmkuUHJvamVjdCwgU3dpc3NBY2FkZW1pYy5DaXRhdmkifX1dLCJDaXRhdGlvbktleVVwZGF0ZVR5cGUiOjAsIkNvbGxhYm9yYXRvcnMiOltdLCJEb2kiOiIxMC4xMDU1L3MtMjAwMi0yMDI3NSI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NTUvcy0yMDAyLTIwMjc1IiwiVXJpU3RyaW5nIjoiaHR0cHM6Ly9kb2kub3JnLzEwLjEwNTUvcy0yMDAyLTIwMjc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lhbSIsIkNyZWF0ZWRPbiI6IjIwMjAtMDctMDZUMDk6MzY6NDQiLCJNb2RpZmllZEJ5IjoiX01pcmlhbSIsIklkIjoiOTMyODlkNjYtOThjYy00NWI3LWEwMmMtZWNkZGY5ODBiYmRjIiwiTW9kaWZpZWRPbiI6IjIwMjAtMDctMDdUMTA6Mjc6NDE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xOTA0ODQ2IiwiVXJpU3RyaW5nIjoiaHR0cDovL3d3dy5uY2JpLm5sbS5uaWguZ292L3B1Ym1lZC8xMTkwNDg0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}</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Esch 2002)</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 xml:space="preserve">. It is important to emphasize that this reaction does not necessarily have to be experienced as such. It is therefore possible to be stressed without feeling or knowing it or evaluating it negatively </w:t>
            </w:r>
            <w:sdt>
              <w:sdtPr>
                <w:rPr>
                  <w:rFonts w:ascii="Times New Roman" w:hAnsi="Times New Roman" w:cs="Times New Roman"/>
                  <w:lang w:val="en-US"/>
                </w:rPr>
                <w:alias w:val="To edit, see citavi.com/edit"/>
                <w:tag w:val="CitaviPlaceholder#697f04b3-62bd-4ad5-882b-462e47c2e41a"/>
                <w:id w:val="-757517957"/>
                <w:placeholder>
                  <w:docPart w:val="962A57CFD2CE4072B7071DC0A352771E"/>
                </w:placeholder>
              </w:sdtPr>
              <w:sdtEndPr/>
              <w:sdtContent>
                <w:r w:rsidRPr="00043DED">
                  <w:rPr>
                    <w:rFonts w:ascii="Times New Roman" w:hAnsi="Times New Roman" w:cs="Times New Roman"/>
                    <w:noProof/>
                    <w:lang w:val="en-US"/>
                  </w:rPr>
                  <w:fldChar w:fldCharType="begin"/>
                </w:r>
                <w:r w:rsidRPr="00043DED">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ZDBjMDg2LTViYjktNDU2MC05NTY5LWZjOTFiN2NmODM3MCIsIlJhbmdlTGVuZ3RoIjoxNSwiUmVmZXJlbmNlSWQiOiIwNGY0YmM2My0zM2M0LTQwOTUtOTkzMC1jZmYyMDhhZTEwN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k1hdHRoZXdzIiwiUHJvdGVjdGVkIjpmYWxzZSwiU2V4IjowLCJDcmVhdGVkQnkiOiJfbW0iLCJDcmVhdGVkT24iOiIyMDIwLTA5LTE2VDEyOjQ5OjUwIiwiTW9kaWZpZWRCeSI6Il9tbSIsIklkIjoiYmM2MGMwZTItN2FlNy00MGYwLWFjZDctMjI1YzJkODVmOThmIiwiTW9kaWZpZWRPbiI6IjIwMjAtMDktMTZUMTI6NDk6NTAiLCJQcm9qZWN0Ijp7IiRpZCI6IjUiLCIkdHlwZSI6IlN3aXNzQWNhZGVtaWMuQ2l0YXZpLlByb2plY3QsIFN3aXNzQWNhZGVtaWMuQ2l0YXZpIn19XSwiQ2l0YXRpb25LZXlVcGRhdGVUeXBlIjowLCJDb2xsYWJvcmF0b3JzIjpbXSwiRG9pIjoiMTAuMTAxNi9COTc4LTAtMTItODAwOTUxLTIuMDAwMjYt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0I5NzgtMC0xMi04MDA5NTEtMi4wMDAyNi0xIiwiVXJpU3RyaW5nIjoiaHR0cHM6Ly9kb2kub3JnLzEwLjEwMTYvQjk3OC0wLTEyLTgwMDk1MS0yLjAwMDI2LT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}</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Matthews 2016)</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 xml:space="preserve">. Unlike identified disorders, stress is more general in its definition and measurement, encompassing psychophysiological and behavioral symptoms that are not specific to a particular disorder, including anxious and depressive reactions </w:t>
            </w:r>
            <w:sdt>
              <w:sdtPr>
                <w:rPr>
                  <w:rFonts w:ascii="Times New Roman" w:hAnsi="Times New Roman" w:cs="Times New Roman"/>
                  <w:lang w:val="en-US"/>
                </w:rPr>
                <w:alias w:val="To edit, see citavi.com/edit"/>
                <w:tag w:val="CitaviPlaceholder#ca895fdc-3572-4ba5-8fc9-1077b7a75dff"/>
                <w:id w:val="-1807851901"/>
                <w:placeholder>
                  <w:docPart w:val="962A57CFD2CE4072B7071DC0A352771E"/>
                </w:placeholder>
              </w:sdtPr>
              <w:sdtEndPr/>
              <w:sdtContent>
                <w:r w:rsidRPr="00043DED">
                  <w:rPr>
                    <w:rFonts w:ascii="Times New Roman" w:hAnsi="Times New Roman" w:cs="Times New Roman"/>
                    <w:noProof/>
                    <w:lang w:val="en-US"/>
                  </w:rPr>
                  <w:fldChar w:fldCharType="begin"/>
                </w:r>
                <w:r>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jdjMGZmLWE0ZWQtNGNlMy1hM2MzLTQ3ZGUxMDQ3NjIwZiIsIlJhbmdlTGVuZ3RoIjoxOSwiUmVmZXJlbmNlSWQiOiI1Yjg1NTQxNi03OWYxLTRmYzQtOTI3Yy03ODNmOGY2MWE3Y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gwLzE3NDM5NzYwLjIwMTguMTUxOTU4OCIsIlVyaVN0cmluZyI6Imh0dHBzOi8vZG9pLm9yZy8xMC4xMDgwLzE3NDM5NzYwLjIwMTguMTUxOTU4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}</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Lomas et al. 2019)</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 xml:space="preserve">. Stress experience is associated with various disorders </w:t>
            </w:r>
            <w:sdt>
              <w:sdtPr>
                <w:rPr>
                  <w:rFonts w:ascii="Times New Roman" w:hAnsi="Times New Roman" w:cs="Times New Roman"/>
                  <w:lang w:val="en-US"/>
                </w:rPr>
                <w:alias w:val="To edit, see citavi.com/edit"/>
                <w:tag w:val="CitaviPlaceholder#b37a5e22-d91b-4376-8834-07d2f26ac3aa"/>
                <w:id w:val="319320168"/>
                <w:placeholder>
                  <w:docPart w:val="962A57CFD2CE4072B7071DC0A352771E"/>
                </w:placeholder>
              </w:sdtPr>
              <w:sdtEndPr/>
              <w:sdtContent>
                <w:r w:rsidRPr="00043DED">
                  <w:rPr>
                    <w:rFonts w:ascii="Times New Roman" w:hAnsi="Times New Roman" w:cs="Times New Roman"/>
                    <w:noProof/>
                    <w:lang w:val="en-US"/>
                  </w:rPr>
                  <w:fldChar w:fldCharType="begin"/>
                </w:r>
                <w:r>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DE2YzAzLWUwMTktNGY1NC1iYzNlLTgwODllNjhhM2QyYyIsIlJhbmdlTGVuZ3RoIjoxOCwiUmVmZXJlbmNlSWQiOiJlYWZjNTMxOC0wYjU2LTQ1NWItOGZkYi04NWIyNjA3MDlkM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IwODAyNzkiLCJVcmlTdHJpbmciOiJodHRwOi8vd3d3Lm5jYmkubmxtLm5paC5nb3YvcHVibWVkLzEyMDgwMjc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}</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Esch et al. 2002)</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w:t>
            </w:r>
          </w:p>
        </w:tc>
      </w:tr>
      <w:tr w:rsidR="00A973DE" w:rsidRPr="00043DED" w:rsidTr="00324D0F">
        <w:tc>
          <w:tcPr>
            <w:tcW w:w="5000" w:type="pct"/>
          </w:tcPr>
          <w:p w:rsidR="00A973DE" w:rsidRPr="00043DED" w:rsidRDefault="00A973DE" w:rsidP="00B36997">
            <w:pPr>
              <w:spacing w:line="480" w:lineRule="auto"/>
              <w:rPr>
                <w:rFonts w:ascii="Times New Roman" w:hAnsi="Times New Roman" w:cs="Times New Roman"/>
                <w:lang w:val="en-US"/>
              </w:rPr>
            </w:pPr>
            <w:r w:rsidRPr="00043DED">
              <w:rPr>
                <w:rFonts w:ascii="Times New Roman" w:hAnsi="Times New Roman" w:cs="Times New Roman"/>
                <w:i/>
                <w:lang w:val="en-US"/>
              </w:rPr>
              <w:t>Anxiety</w:t>
            </w:r>
            <w:r w:rsidRPr="00043DED">
              <w:rPr>
                <w:rFonts w:ascii="Times New Roman" w:hAnsi="Times New Roman" w:cs="Times New Roman"/>
                <w:lang w:val="en-US"/>
              </w:rPr>
              <w:t xml:space="preserve">: According to the State-Trait Anxiety Inventory </w:t>
            </w:r>
            <w:sdt>
              <w:sdtPr>
                <w:rPr>
                  <w:rFonts w:ascii="Times New Roman" w:hAnsi="Times New Roman" w:cs="Times New Roman"/>
                  <w:lang w:val="en-US"/>
                </w:rPr>
                <w:alias w:val="To edit, see citavi.com/edit"/>
                <w:tag w:val="CitaviPlaceholder#28fc3957-b1c0-4701-a2d7-994d82dd2c45"/>
                <w:id w:val="-1284878915"/>
                <w:placeholder>
                  <w:docPart w:val="30BCF580A6D94C2F8B2174FC94210305"/>
                </w:placeholder>
              </w:sdtPr>
              <w:sdtEndPr/>
              <w:sdtContent>
                <w:r w:rsidRPr="00043DED">
                  <w:rPr>
                    <w:rFonts w:ascii="Times New Roman" w:hAnsi="Times New Roman" w:cs="Times New Roman"/>
                    <w:noProof/>
                    <w:lang w:val="en-US"/>
                  </w:rPr>
                  <w:fldChar w:fldCharType="begin"/>
                </w:r>
                <w:r w:rsidRPr="00043DED">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Mzg4YTFkLTFjZjgtNGZiZC1hMjJjLWExY2RhZjIxYzkwOCIsIlJhbmdlTGVuZ3RoIjoyNSwiUmVmZXJlbmNlSWQiOiJkZTFkYWI5ZC1hZjQzLTQxMGEtODdkMi1iM2UwNTlkMDYwY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}</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Spielberger et al. 1970)</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 xml:space="preserve">, state anxiety is defined as a “transient momentary emotional state resulting from situational stress”. Dispositional anxiety is the “predisposition to react with anxiety in stressful situations”. Characteristic of generalized anxiety disorder are worries that relate to real dangers, whereby their risk of occurrence is greatly overestimated. These worries can be transferred to numerous areas and result in protection and avoidance behavior </w:t>
            </w:r>
            <w:sdt>
              <w:sdtPr>
                <w:rPr>
                  <w:rFonts w:ascii="Times New Roman" w:hAnsi="Times New Roman" w:cs="Times New Roman"/>
                  <w:lang w:val="en-US"/>
                </w:rPr>
                <w:alias w:val="To edit, see citavi.com/edit"/>
                <w:tag w:val="CitaviPlaceholder#75a60bc7-810e-4360-bacf-7f055ecd9fd6"/>
                <w:id w:val="-1475217098"/>
                <w:placeholder>
                  <w:docPart w:val="30BCF580A6D94C2F8B2174FC94210305"/>
                </w:placeholder>
              </w:sdtPr>
              <w:sdtEndPr/>
              <w:sdtContent>
                <w:r w:rsidRPr="00043DED">
                  <w:rPr>
                    <w:rFonts w:ascii="Times New Roman" w:hAnsi="Times New Roman" w:cs="Times New Roman"/>
                    <w:noProof/>
                    <w:lang w:val="en-US"/>
                  </w:rPr>
                  <w:fldChar w:fldCharType="begin"/>
                </w:r>
                <w:r>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MDkwZDA1LWFlZWItNDJhMC04NDMwLTIzMWY5NWRiMzhiYyIsIlJhbmdlTGVuZ3RoIjoyMiwiUmVmZXJlbmNlSWQiOiJhNDA5NzYxMS00MDJjLTQzYzAtYjBkOC00YjViNDJjN2VmN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bmNiaS5ubG0ubmloLmdvdi9wbWMvYXJ0aWNsZXMvUE1DMzY1MTk1MiIsIlVyaVN0cmluZyI6Imh0dHBzOi8vd3d3Lm5jYmkubmxtLm5paC5nb3YvcG1jL2FydGljbGVzL1BNQzM2NTE5N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lyaWFtIiwiQ3JlYXRlZE9uIjoiMjAyMC0wNy0wNlQwOTozNjo0NCIsIk1vZGlmaWVkQnkiOiJfTWlyaWFtIiwiSWQiOiI5ZGIwZmM2Yi1iODI4LTQyNmEtOTgwZi03MGExZTEyNWI4M2QiLCJNb2RpZmllZE9uIjoiMjAyMC0wNy0wN1QxMDoyNzo0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yMzgvYXJ6dGVibC4yMDEzLjAzMDAiLCJVcmlTdHJpbmciOiJodHRwczovL2RvaS5vcmcvMTAuMzIzOC9hcnp0ZWJsLjIwMTMuMDMw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aWFtIiwiQ3JlYXRlZE9uIjoiMjAyMC0wNy0wNlQwOTozNjo0NCIsIk1vZGlmaWVkQnkiOiJfTWlyaWFtIiwiSWQiOiI4N2I0NTc2MC1lOGZiLTQzYjYtOTNjOC1iOTFlMGI1Y2MxYjgiLCJNb2RpZmllZE9uIjoiMjAyMC0wNy0wN1QxMDoyNzo0M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IzNjcxNDg0IiwiVXJpU3RyaW5nIjoiaHR0cDovL3d3dy5uY2JpLm5sbS5uaWguZ292L3B1Ym1lZC8yMzY3MTQ4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}</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Bandelow et al. 2013)</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w:t>
            </w:r>
          </w:p>
        </w:tc>
      </w:tr>
      <w:tr w:rsidR="00A973DE" w:rsidRPr="00CC5774" w:rsidTr="00324D0F">
        <w:tc>
          <w:tcPr>
            <w:tcW w:w="5000" w:type="pct"/>
          </w:tcPr>
          <w:p w:rsidR="00A973DE" w:rsidRPr="00043DED" w:rsidRDefault="00A973DE" w:rsidP="00B36997">
            <w:pPr>
              <w:spacing w:line="480" w:lineRule="auto"/>
              <w:rPr>
                <w:rFonts w:ascii="Times New Roman" w:hAnsi="Times New Roman" w:cs="Times New Roman"/>
                <w:lang w:val="en-US"/>
              </w:rPr>
            </w:pPr>
            <w:r w:rsidRPr="00043DED">
              <w:rPr>
                <w:rFonts w:ascii="Times New Roman" w:hAnsi="Times New Roman" w:cs="Times New Roman"/>
                <w:i/>
                <w:lang w:val="en-US"/>
              </w:rPr>
              <w:t>Subjective mental health</w:t>
            </w:r>
            <w:r w:rsidRPr="00043DED">
              <w:rPr>
                <w:rFonts w:ascii="Times New Roman" w:hAnsi="Times New Roman" w:cs="Times New Roman"/>
                <w:lang w:val="en-US"/>
              </w:rPr>
              <w:t xml:space="preserve"> includes various instruments that allow participants to self-assess their mental health, for example using the Psychological General Well-Being Index </w:t>
            </w:r>
            <w:sdt>
              <w:sdtPr>
                <w:rPr>
                  <w:rFonts w:ascii="Times New Roman" w:hAnsi="Times New Roman" w:cs="Times New Roman"/>
                  <w:lang w:val="en-US"/>
                </w:rPr>
                <w:alias w:val="To edit, see citavi.com/edit"/>
                <w:tag w:val="CitaviPlaceholder#5d0407ac-ca35-480a-8d11-0b295318b926"/>
                <w:id w:val="-1205318979"/>
                <w:placeholder>
                  <w:docPart w:val="C0D212C1C46648318D8A78F290FC0034"/>
                </w:placeholder>
              </w:sdtPr>
              <w:sdtEndPr/>
              <w:sdtContent>
                <w:r w:rsidRPr="00043DED">
                  <w:rPr>
                    <w:rFonts w:ascii="Times New Roman" w:hAnsi="Times New Roman" w:cs="Times New Roman"/>
                    <w:noProof/>
                    <w:lang w:val="en-US"/>
                  </w:rPr>
                  <w:fldChar w:fldCharType="begin"/>
                </w:r>
                <w:r>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ZDllMGViLTEyNTgtNDk2Ny1hOWI1LTY2MTEyYzQ0MTA5NiIsIlJhbmdlTGVuZ3RoIjoyNSwiUmVmZXJlbmNlSWQiOiIyZDFiYWY4NC1jZTBlLTQ4MmUtYjdhOC01Mjg3NjNjZDFjY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OTQtMDA3LTA3NTMtNV8yMzA5IiwiVXJpU3RyaW5nIjoiaHR0cHM6Ly9kb2kub3JnLzEwLjEwMDcvOTc4LTk0LTAwNy0wNzUzLTVfMjMw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Ny85NzgtOTQtMDA3LTA3NTMtNSIsIlVyaVN0cmluZyI6Imh0dHBzOi8vZG9pLm9yZy8xMC4xMDA3Lzk3OC05NC0wMDctMDc1My0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}</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Grossi und Compare 2014)</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 xml:space="preserve">. Intrapersonal affective or emotional states that reflect a sense of subjective well-being or distress are recorded here. </w:t>
            </w:r>
          </w:p>
        </w:tc>
      </w:tr>
      <w:tr w:rsidR="00A973DE" w:rsidRPr="00CC5774" w:rsidTr="00324D0F">
        <w:tc>
          <w:tcPr>
            <w:tcW w:w="5000" w:type="pct"/>
          </w:tcPr>
          <w:p w:rsidR="00A973DE" w:rsidRPr="00043DED" w:rsidRDefault="00A973DE" w:rsidP="00B36997">
            <w:pPr>
              <w:spacing w:line="480" w:lineRule="auto"/>
              <w:rPr>
                <w:rFonts w:ascii="Times New Roman" w:hAnsi="Times New Roman" w:cs="Times New Roman"/>
                <w:lang w:val="en-US"/>
              </w:rPr>
            </w:pPr>
            <w:r w:rsidRPr="00043DED">
              <w:rPr>
                <w:rFonts w:ascii="Times New Roman" w:hAnsi="Times New Roman" w:cs="Times New Roman"/>
                <w:i/>
                <w:lang w:val="en-US"/>
              </w:rPr>
              <w:t>Affect</w:t>
            </w:r>
            <w:r w:rsidRPr="00043DED">
              <w:rPr>
                <w:rFonts w:ascii="Times New Roman" w:hAnsi="Times New Roman" w:cs="Times New Roman"/>
                <w:lang w:val="en-US"/>
              </w:rPr>
              <w:t xml:space="preserve"> is usually understood as an intense, relatively short-lasting feeling. Basically, the current affective state must be distinguished from the comparatively stable habitual tendency to experience affect (trait) </w:t>
            </w:r>
            <w:sdt>
              <w:sdtPr>
                <w:rPr>
                  <w:rFonts w:ascii="Times New Roman" w:hAnsi="Times New Roman" w:cs="Times New Roman"/>
                  <w:lang w:val="en-US"/>
                </w:rPr>
                <w:alias w:val="To edit, see citavi.com/edit"/>
                <w:tag w:val="CitaviPlaceholder#5e610a2e-a4d0-4a02-884d-f59ac4c32d8d"/>
                <w:id w:val="1755397547"/>
                <w:placeholder>
                  <w:docPart w:val="6A5DE32DFD1240568F6D31703BD65A16"/>
                </w:placeholder>
              </w:sdtPr>
              <w:sdtEndPr/>
              <w:sdtContent>
                <w:r w:rsidRPr="00043DED">
                  <w:rPr>
                    <w:rFonts w:ascii="Times New Roman" w:hAnsi="Times New Roman" w:cs="Times New Roman"/>
                    <w:noProof/>
                    <w:lang w:val="en-US"/>
                  </w:rPr>
                  <w:fldChar w:fldCharType="begin"/>
                </w:r>
                <w:r w:rsidRPr="00043DED">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ZDRhODVhLTU0ZWYtNDA4Yi04ZTEwLTc4OTQ0MmVmYTE1NSIsIlJhbmdlTGVuZ3RoIjoxNywiUmVmZXJlbmNlSWQiOiJmOTc2NzJjNy05M2Q2LTQwMzEtODYwZS0yMDdkYzNkZjUz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kVzY2hlbmJlY2siLCJQcm90ZWN0ZWQiOmZhbHNlLCJTZXgiOjAsIkNyZWF0ZWRCeSI6Il9NaXJpYW0iLCJDcmVhdGVkT24iOiIyMDIwLTA3LTA2VDA5OjM2OjQ0IiwiTW9kaWZpZWRCeSI6Il9NaXJpYW0iLCJJZCI6IjllZDNiZmQ4LTNlNTktNDA3ZS1hZTMyLTRlNzM0ZjQxMjQ5MSIsIk1vZGlmaWVkT24iOiIyMDIwLTA3LTA3VDEwOjI3OjQ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g2PC9uPlxyXG4gIDxpbj50cnVlPC9pbj5cclxuICA8b3M+ODY8L29zPlxyXG4gIDxwcz44NjwvcHM+XHJcbjwvc3A+XHJcbjxlcD5cclxuICA8bj45MTwvbj5cclxuICA8aW4+dHJ1ZTwvaW4+XHJcbiAgPG9zPjkxPC9vcz5cclxuICA8cHM+OTE8L3BzPlxyXG48L2VwPlxyXG48b3M+ODYtOTE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aGF3LWhhbWJ1cmcuY2lhbmRvLmNvbS9zaG9wL2Jvb2svaW5kZXguY2ZtL2Z1c2VhY3Rpb24vc2hvd19ib29rL2Jva19pZC8zMjM4MiIsIlVyaVN0cmluZyI6Imh0dHA6Ly9oYXctaGFtYnVyZy5jaWFuZG8uY29tL3Nob3AvYm9vay9pbmRleC5jZm0vZnVzZWFjdGlvbi9zaG93X2Jvb2svYm9rX2lkLzMyMz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bSIsIkNyZWF0ZWRPbiI6IjIwMjAtMDktMTZUMTI6NDk6NTAiLCJNb2RpZmllZEJ5IjoiX21tIiwiSWQiOiIwZWJiMWQwMC00NDMwLTRiYTEtYWQyZi1iYjk4ZWRjMjM0MzMiLCJNb2RpZmllZE9uIjoiMjAyMC0wOS0xNlQxMjo0OTo1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lbGlicmFyeS5ob2dyZWZlLmRlLzk3ODM4NDA5MTg0MzgvQSIsIlVyaVN0cmluZyI6Imh0dHA6Ly9lbGlicmFyeS5ob2dyZWZlLmRlLzk3ODM4NDA5MTg0MzgvQ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bSIsIkNyZWF0ZWRPbiI6IjIwMjAtMDktMTZUMTI6NDk6NTAiLCJNb2RpZmllZEJ5IjoiX21tIiwiSWQiOiJjMWI4MWI5ZS0yYzAxLTRjZmQtYjAxYi05ZWEyN2Q5YjBjN2QiLCJNb2RpZmllZE9uIjoiMjAyMC0wOS0xNlQxMjo0OTo1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lbGlicmFyeS5ob2dyZWZlLmRlLzk3ODM4NDA5MTg0MzgvYSIsIlVyaVN0cmluZyI6Imh0dHA6Ly9lbGlicmFyeS5ob2dyZWZlLmRlLzk3ODM4NDA5MTg0MzgvY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bSIsIkNyZWF0ZWRPbiI6IjIwMjAtMDktMTZUMTI6NDk6NTAiLCJNb2RpZmllZEJ5IjoiX21tIiwiSWQiOiIzNDk2NjljNi0xNGY0LTQwMjktYmU3ZS0xYzJjN2YyY2MyODEiLCJNb2RpZmllZE9uIjoiMjAyMC0wOS0xNlQxMjo0OTo1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kLW5iLmluZm8vOTk2MDc1NzU1LzA0IiwiVXJpU3RyaW5nIjoiaHR0cDovL2QtbmIuaW5mby85OTYwNzU3NTUv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}</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Eschenbeck 2009)</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 xml:space="preserve">. In the studies presented here, the contemporary experience of both negative and positive affects was evaluated. The Positive and Negative Affect Scale (PANAS) </w:t>
            </w:r>
            <w:sdt>
              <w:sdtPr>
                <w:rPr>
                  <w:rFonts w:ascii="Times New Roman" w:hAnsi="Times New Roman" w:cs="Times New Roman"/>
                  <w:lang w:val="en-US"/>
                </w:rPr>
                <w:alias w:val="To edit, see citavi.com/edit"/>
                <w:tag w:val="CitaviPlaceholder#b66fe0ea-b738-4b8e-860e-17eee08d109b"/>
                <w:id w:val="516120573"/>
                <w:placeholder>
                  <w:docPart w:val="6A5DE32DFD1240568F6D31703BD65A16"/>
                </w:placeholder>
              </w:sdtPr>
              <w:sdtEndPr/>
              <w:sdtContent>
                <w:r w:rsidRPr="00043DED">
                  <w:rPr>
                    <w:rFonts w:ascii="Times New Roman" w:hAnsi="Times New Roman" w:cs="Times New Roman"/>
                    <w:noProof/>
                    <w:lang w:val="en-US"/>
                  </w:rPr>
                  <w:fldChar w:fldCharType="begin"/>
                </w:r>
                <w:r w:rsidRPr="00043DED">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mVlOWE4LTNmMDQtNDhlMC04ZjE2LTY5MDA4MWI4OGUzNCIsIlJhbmdlTGVuZ3RoIjoyNiwiUmVmZXJlbmNlSWQiOiI2YzZmZmQ5ZC1jMTBkLTRlODgtYjIwYi1lMjIzOTkwZWNmNDAiLCJQcmVmaXgiOiJlLmcuLC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aWFtIiwiQ3JlYXRlZE9uIjoiMjAyMC0wNy0wNlQwOTozNjo0NCIsIk1vZGlmaWVkQnkiOiJfTWlyaWFtIiwiSWQiOiJiZWMzMWQ0My1iNTMyLTRjZTAtYjRmMC1lNjBkN2NhOTMzYTAiLCJNb2RpZmllZE9uIjoiMjAyMC0wNy0wN1QxMDoyNzo0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KGUuZy4sIFdhdHNvbiBldCBhbC4gMTk4OCkifV19LCJUYWciOiJDaXRhdmlQbGFjZWhvbGRlciNiNjZmZTBlYS1iNzM4LTRiOGUtODYwZS0xN2VlZTA4ZDEwOWIiLCJUZXh0IjoiKGUuZy4sIFdhdHNvbiBldCBhbC4gMTk4OCkiLCJXQUlWZXJzaW9uIjoiNi44LjAuMCJ9}</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e.g., Watson et al. 1988)</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 xml:space="preserve"> was used in most of the studies examined here. </w:t>
            </w:r>
          </w:p>
        </w:tc>
      </w:tr>
      <w:tr w:rsidR="00A973DE" w:rsidRPr="00732304" w:rsidTr="00324D0F">
        <w:tc>
          <w:tcPr>
            <w:tcW w:w="5000" w:type="pct"/>
          </w:tcPr>
          <w:p w:rsidR="00A973DE" w:rsidRPr="00043DED" w:rsidRDefault="00A973DE" w:rsidP="00B36997">
            <w:pPr>
              <w:spacing w:line="480" w:lineRule="auto"/>
              <w:rPr>
                <w:rFonts w:ascii="Times New Roman" w:hAnsi="Times New Roman" w:cs="Times New Roman"/>
                <w:lang w:val="en-US"/>
              </w:rPr>
            </w:pPr>
            <w:r w:rsidRPr="00043DED">
              <w:rPr>
                <w:rFonts w:ascii="Times New Roman" w:hAnsi="Times New Roman" w:cs="Times New Roman"/>
                <w:i/>
                <w:lang w:val="en-US"/>
              </w:rPr>
              <w:t>Psychological inflexibility</w:t>
            </w:r>
            <w:r w:rsidRPr="00043DED">
              <w:rPr>
                <w:rFonts w:ascii="Times New Roman" w:hAnsi="Times New Roman" w:cs="Times New Roman"/>
                <w:lang w:val="en-US"/>
              </w:rPr>
              <w:t xml:space="preserve"> refers to the inability to maintain or change behavior in terms of long-term value-compliant goals with the intention of avoiding unpleasant emotions </w:t>
            </w:r>
            <w:sdt>
              <w:sdtPr>
                <w:rPr>
                  <w:rFonts w:ascii="Times New Roman" w:hAnsi="Times New Roman" w:cs="Times New Roman"/>
                  <w:lang w:val="en-US"/>
                </w:rPr>
                <w:alias w:val="To edit, see citavi.com/edit"/>
                <w:tag w:val="CitaviPlaceholder#66a5f335-899d-4ebd-b680-abace61b1da7"/>
                <w:id w:val="-592709608"/>
                <w:placeholder>
                  <w:docPart w:val="3705BF5449E14FDBA647D5E5F4C14E59"/>
                </w:placeholder>
              </w:sdtPr>
              <w:sdtEndPr/>
              <w:sdtContent>
                <w:r w:rsidRPr="00043DED">
                  <w:rPr>
                    <w:rFonts w:ascii="Times New Roman" w:hAnsi="Times New Roman" w:cs="Times New Roman"/>
                    <w:noProof/>
                    <w:lang w:val="en-US"/>
                  </w:rPr>
                  <w:fldChar w:fldCharType="begin"/>
                </w:r>
                <w:r>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YzliNTZlLTIxMmMtNDkxNC1iYjRkLWRiODdhN2Y1NGVkNSIsIlJhbmdlTGVuZ3RoIjoxOCwiUmVmZXJlbmNlSWQiOiIyMjFiMzMwOS04MjY1LTQzMzAtODhmNC01YTI2MTAzYWZkY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IwMzU5OTYiLCJVcmlTdHJpbmciOiJodHRwOi8vd3d3Lm5jYmkubmxtLm5paC5nb3YvcHVibWVkLzIyMDM1OTk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aXJpYW0iLCJDcmVhdGVkT24iOiIyMDIwLTA3LTA2VDA5OjM2OjQ0IiwiTW9kaWZpZWRCeSI6Il9NaXJpYW0iLCJJZCI6ImU2ZDE0ZmRmLWQwMGItNDgxMy1hNWRkLTY4YjA4NTNkOWRkYiIsIk1vZGlmaWVkT24iOiIyMDIwLTA3LTA3VDEwOjI3OjQx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ldGguMjAxMS4wMy4wMDciLCJVcmlTdHJpbmciOiJodHRwczovL2RvaS5vcmcvMTAuMTAxNi9qLmJldGguMjAxMS4wMy4wMD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}</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Bond et al. 2011)</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 xml:space="preserve">.  </w:t>
            </w:r>
            <w:r w:rsidRPr="00043DED">
              <w:rPr>
                <w:rFonts w:ascii="Times New Roman" w:hAnsi="Times New Roman" w:cs="Times New Roman"/>
                <w:lang w:val="en-US"/>
              </w:rPr>
              <w:lastRenderedPageBreak/>
              <w:t xml:space="preserve">Psychological inflexibility results in the inability to engage with new situations. A reduction through mindfulness-informed practices has been demonstrated in some studies </w:t>
            </w:r>
            <w:sdt>
              <w:sdtPr>
                <w:rPr>
                  <w:rFonts w:ascii="Times New Roman" w:hAnsi="Times New Roman" w:cs="Times New Roman"/>
                  <w:lang w:val="en-US"/>
                </w:rPr>
                <w:alias w:val="To edit, see citavi.com/edit"/>
                <w:tag w:val="CitaviPlaceholder#786986e5-a3f9-426c-bb26-e77b310083fe"/>
                <w:id w:val="454293466"/>
                <w:placeholder>
                  <w:docPart w:val="3705BF5449E14FDBA647D5E5F4C14E59"/>
                </w:placeholder>
              </w:sdtPr>
              <w:sdtEndPr/>
              <w:sdtContent>
                <w:r w:rsidRPr="00043DED">
                  <w:rPr>
                    <w:rFonts w:ascii="Times New Roman" w:hAnsi="Times New Roman" w:cs="Times New Roman"/>
                    <w:noProof/>
                    <w:lang w:val="en-US"/>
                  </w:rPr>
                  <w:fldChar w:fldCharType="begin"/>
                </w:r>
                <w:r w:rsidRPr="00043DED">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MTdlOTllLWJiYTEtNDAwNy04Y2JhLTUzMDU1MzUzODkyMiIsIlJhbmdlTGVuZ3RoIjoxOSwiUmVmZXJlbmNlSWQiOiI2YjNjNTczOS1iZjhiLTRiMGYtOWZhNS00YWJmYWUxMjBm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wMjY3ODM3My4yMDEzLjc4MjE1NyIsIlVyaVN0cmluZyI6Imh0dHBzOi8vZG9pLm9yZy8xMC4xMDgwLzAyNjc4MzczLjIwMTMuNzgyMTU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}</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Lloyd et al. 2013)</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w:t>
            </w:r>
          </w:p>
        </w:tc>
      </w:tr>
      <w:tr w:rsidR="00A973DE" w:rsidRPr="00043DED" w:rsidTr="00324D0F">
        <w:tc>
          <w:tcPr>
            <w:tcW w:w="5000" w:type="pct"/>
          </w:tcPr>
          <w:p w:rsidR="00A973DE" w:rsidRPr="00043DED" w:rsidRDefault="00A973DE" w:rsidP="00B36997">
            <w:pPr>
              <w:spacing w:line="480" w:lineRule="auto"/>
              <w:rPr>
                <w:rFonts w:ascii="Times New Roman" w:hAnsi="Times New Roman" w:cs="Times New Roman"/>
                <w:lang w:val="en-US"/>
              </w:rPr>
            </w:pPr>
            <w:r w:rsidRPr="00043DED">
              <w:rPr>
                <w:rFonts w:ascii="Times New Roman" w:hAnsi="Times New Roman" w:cs="Times New Roman"/>
                <w:i/>
                <w:lang w:val="en-US"/>
              </w:rPr>
              <w:lastRenderedPageBreak/>
              <w:t>Life satisfaction</w:t>
            </w:r>
            <w:r w:rsidRPr="00043DED">
              <w:rPr>
                <w:rFonts w:ascii="Times New Roman" w:hAnsi="Times New Roman" w:cs="Times New Roman"/>
                <w:lang w:val="en-US"/>
              </w:rPr>
              <w:t xml:space="preserve"> is defined in the context of the </w:t>
            </w:r>
            <w:r w:rsidRPr="00043DED">
              <w:rPr>
                <w:rFonts w:ascii="Times New Roman" w:hAnsi="Times New Roman" w:cs="Times New Roman"/>
                <w:i/>
                <w:lang w:val="en-US"/>
              </w:rPr>
              <w:t>Satisfaction with Life Scale</w:t>
            </w:r>
            <w:r w:rsidRPr="00043DED">
              <w:rPr>
                <w:rFonts w:ascii="Times New Roman" w:hAnsi="Times New Roman" w:cs="Times New Roman"/>
                <w:lang w:val="en-US"/>
              </w:rPr>
              <w:t xml:space="preserve"> as “a global assessment of a person’s quality of life according to his or her chosen criteria” </w:t>
            </w:r>
            <w:sdt>
              <w:sdtPr>
                <w:rPr>
                  <w:rFonts w:ascii="Times New Roman" w:hAnsi="Times New Roman" w:cs="Times New Roman"/>
                  <w:lang w:val="en-US"/>
                </w:rPr>
                <w:alias w:val="To edit, see citavi.com/edit"/>
                <w:tag w:val="CitaviPlaceholder#d4616ba3-888d-4cd4-8ad0-2744fc444150"/>
                <w:id w:val="-1342462494"/>
                <w:placeholder>
                  <w:docPart w:val="32A7F014755B43E2A6EB81EA5B5419B9"/>
                </w:placeholder>
              </w:sdtPr>
              <w:sdtEndPr/>
              <w:sdtContent>
                <w:r w:rsidRPr="00043DED">
                  <w:rPr>
                    <w:rFonts w:ascii="Times New Roman" w:hAnsi="Times New Roman" w:cs="Times New Roman"/>
                    <w:noProof/>
                    <w:lang w:val="en-US"/>
                  </w:rPr>
                  <w:fldChar w:fldCharType="begin"/>
                </w:r>
                <w:r>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2FmN2QwLTdlNTktNDc0Yy1hMzQxLWJjMTFiYzZhMTJiNSIsIlJhbmdlTGVuZ3RoIjoyMywiUmVmZXJlbmNlSWQiOiI0OTExZGJjZS0yNTIyLTQ1ZjYtOTJmZS1mM2M5ODA3Njg5O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QkYwMDM1Mjk0NCIsIlVyaVN0cmluZyI6Imh0dHBzOi8vZG9pLm9yZy8xMC4xMDA3L0JGMDAzNTI5ND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}</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Shin und Johnson 1978)</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 xml:space="preserve">. </w:t>
            </w:r>
          </w:p>
        </w:tc>
      </w:tr>
      <w:tr w:rsidR="00A973DE" w:rsidRPr="00CC5774" w:rsidTr="00324D0F">
        <w:tc>
          <w:tcPr>
            <w:tcW w:w="5000" w:type="pct"/>
          </w:tcPr>
          <w:p w:rsidR="00A973DE" w:rsidRPr="00043DED" w:rsidRDefault="00A973DE" w:rsidP="00B36997">
            <w:pPr>
              <w:spacing w:line="480" w:lineRule="auto"/>
              <w:rPr>
                <w:rFonts w:ascii="Times New Roman" w:hAnsi="Times New Roman" w:cs="Times New Roman"/>
                <w:lang w:val="en-US"/>
              </w:rPr>
            </w:pPr>
            <w:r w:rsidRPr="00043DED">
              <w:rPr>
                <w:rFonts w:ascii="Times New Roman" w:hAnsi="Times New Roman" w:cs="Times New Roman"/>
                <w:i/>
                <w:lang w:val="en-US"/>
              </w:rPr>
              <w:t>Job satisfaction</w:t>
            </w:r>
            <w:r w:rsidRPr="00043DED">
              <w:rPr>
                <w:rFonts w:ascii="Times New Roman" w:hAnsi="Times New Roman" w:cs="Times New Roman"/>
                <w:lang w:val="en-US"/>
              </w:rPr>
              <w:t xml:space="preserve"> is the evaluative assessment of a person’s work situation </w:t>
            </w:r>
            <w:sdt>
              <w:sdtPr>
                <w:rPr>
                  <w:rFonts w:ascii="Times New Roman" w:hAnsi="Times New Roman" w:cs="Times New Roman"/>
                  <w:lang w:val="en-US"/>
                </w:rPr>
                <w:alias w:val="To edit, see citavi.com/edit"/>
                <w:tag w:val="CitaviPlaceholder#5631e3d2-14eb-40ff-87fd-d20308d5623a"/>
                <w:id w:val="-378323758"/>
                <w:placeholder>
                  <w:docPart w:val="072DF01EB3374C77B14FC4CEE76699D0"/>
                </w:placeholder>
              </w:sdtPr>
              <w:sdtEndPr/>
              <w:sdtContent>
                <w:r w:rsidRPr="00043DED">
                  <w:rPr>
                    <w:rFonts w:ascii="Times New Roman" w:hAnsi="Times New Roman" w:cs="Times New Roman"/>
                    <w:noProof/>
                    <w:lang w:val="en-US"/>
                  </w:rPr>
                  <w:fldChar w:fldCharType="begin"/>
                </w:r>
                <w:r>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ZDgxMGRiLThhMGQtNDViNC04N2UxLWZmMTZiZDNmNzlkMyIsIlJhbmdlTGVuZ3RoIjoxMiwiUmVmZXJlbmNlSWQiOiIyYTdkN2EyZS1kYWQ4LTQ1OWItYTMyMC04YmE2YWE3YjBmZD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xNi9TMTA1My00ODIyKDAyKTAwMDQ1LTEiLCJVcmlTdHJpbmciOiJodHRwczovL2RvaS5vcmcvMTAuMTAxNi9TMTA1My00ODIyKDAyKTAwMDQ1LT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}</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Weiss 2002)</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 xml:space="preserve">. Job satisfaction refers to important organizational outcomes such as tasks and contextual performance. Because of its similarity to life satisfaction, it is subsumed in the well-being category.  </w:t>
            </w:r>
          </w:p>
        </w:tc>
      </w:tr>
      <w:tr w:rsidR="00A973DE" w:rsidRPr="00A973DE" w:rsidTr="00324D0F">
        <w:tc>
          <w:tcPr>
            <w:tcW w:w="5000" w:type="pct"/>
          </w:tcPr>
          <w:p w:rsidR="00A973DE" w:rsidRPr="00043DED" w:rsidRDefault="00A973DE" w:rsidP="00B36997">
            <w:pPr>
              <w:spacing w:line="480" w:lineRule="auto"/>
              <w:rPr>
                <w:rFonts w:ascii="Times New Roman" w:hAnsi="Times New Roman" w:cs="Times New Roman"/>
                <w:lang w:val="en-US"/>
              </w:rPr>
            </w:pPr>
            <w:r w:rsidRPr="00043DED">
              <w:rPr>
                <w:rFonts w:ascii="Times New Roman" w:hAnsi="Times New Roman" w:cs="Times New Roman"/>
                <w:i/>
                <w:lang w:val="en-US"/>
              </w:rPr>
              <w:t>Subjective well-being</w:t>
            </w:r>
            <w:r w:rsidRPr="00043DED">
              <w:rPr>
                <w:rFonts w:ascii="Times New Roman" w:hAnsi="Times New Roman" w:cs="Times New Roman"/>
                <w:lang w:val="en-US"/>
              </w:rPr>
              <w:t xml:space="preserve"> is the assessment of one’s own level of happiness and life satisfaction </w:t>
            </w:r>
            <w:sdt>
              <w:sdtPr>
                <w:rPr>
                  <w:rFonts w:ascii="Times New Roman" w:hAnsi="Times New Roman" w:cs="Times New Roman"/>
                  <w:lang w:val="en-US"/>
                </w:rPr>
                <w:alias w:val="To edit, see citavi.com/edit"/>
                <w:tag w:val="CitaviPlaceholder#a82feed9-f7d8-4c74-8272-d95e4ad9b09c"/>
                <w:id w:val="-1728067149"/>
                <w:placeholder>
                  <w:docPart w:val="A0FA07F7082C40CDB30C0D6E25480B54"/>
                </w:placeholder>
              </w:sdtPr>
              <w:sdtEndPr/>
              <w:sdtContent>
                <w:r w:rsidRPr="00043DED">
                  <w:rPr>
                    <w:rFonts w:ascii="Times New Roman" w:hAnsi="Times New Roman" w:cs="Times New Roman"/>
                    <w:noProof/>
                    <w:lang w:val="en-US"/>
                  </w:rPr>
                  <w:fldChar w:fldCharType="begin"/>
                </w:r>
                <w:r w:rsidRPr="00043DED">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2Y4NGNkLTVjZTMtNGMyYy1hY2VkLTJhNjU1MTk4NjY0YiIsIlJhbmdlTGVuZ3RoIjoxOSwiUmVmZXJlbmNlSWQiOiIxMjIzMzM3Ny04MzQ3LTRlZDgtYTRjMy0yZjA4MTUzNGZi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kLW5iLmluZm8vOTg5NDkyMjE0LzA0IiwiVXJpU3RyaW5nIjoiaHR0cDovL2QtbmIuaW5mby85ODk0OTIyMTQvM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}</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Myers et al. 2008)</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 xml:space="preserve">. The most commonly used instrument is the </w:t>
            </w:r>
            <w:r w:rsidRPr="00043DED">
              <w:rPr>
                <w:rFonts w:ascii="Times New Roman" w:hAnsi="Times New Roman" w:cs="Times New Roman"/>
                <w:i/>
                <w:lang w:val="en-US"/>
              </w:rPr>
              <w:t>WHO Five Well-being Index</w:t>
            </w:r>
            <w:r w:rsidRPr="00043DED">
              <w:rPr>
                <w:rFonts w:ascii="Times New Roman" w:hAnsi="Times New Roman" w:cs="Times New Roman"/>
                <w:lang w:val="en-US"/>
              </w:rPr>
              <w:t xml:space="preserve">, which consists of five questions. As with life and job satisfaction, there is an expected positive correlation between subjective well-being and mindfulness </w:t>
            </w:r>
            <w:sdt>
              <w:sdtPr>
                <w:rPr>
                  <w:rFonts w:ascii="Times New Roman" w:hAnsi="Times New Roman" w:cs="Times New Roman"/>
                  <w:lang w:val="en-US"/>
                </w:rPr>
                <w:alias w:val="To edit, see citavi.com/edit"/>
                <w:tag w:val="CitaviPlaceholder#23846a9d-f404-4a56-ab78-961c56750b8b"/>
                <w:id w:val="1213002063"/>
                <w:placeholder>
                  <w:docPart w:val="A0FA07F7082C40CDB30C0D6E25480B54"/>
                </w:placeholder>
              </w:sdtPr>
              <w:sdtEndPr/>
              <w:sdtContent>
                <w:r w:rsidRPr="00043DED">
                  <w:rPr>
                    <w:rFonts w:ascii="Times New Roman" w:hAnsi="Times New Roman" w:cs="Times New Roman"/>
                    <w:noProof/>
                    <w:lang w:val="en-US"/>
                  </w:rPr>
                  <w:fldChar w:fldCharType="begin"/>
                </w:r>
                <w:r>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2E2NWI4LTRkNTUtNGUyYy04ZTU4LWMxZDFmOWU2Mjg5NCIsIlJhbmdlTGVuZ3RoIjoxOCwiUmVmZXJlbmNlSWQiOiIzNTNlODA4NS03ZTUzLTQwZjYtYTc1YS1kYWNjZGNiMGFl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uY2JpLm5sbS5uaWguZ292L3BtYy9hcnRpY2xlcy9QTUMzNjc5MTkwIiwiVXJpU3RyaW5nIjoiaHR0cHM6Ly93d3cubmNiaS5ubG0ubmloLmdvdi9wbWMvYXJ0aWNsZXMvUE1DMzY3OTE5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NaXJpYW0iLCJDcmVhdGVkT24iOiIyMDIwLTA3LTA2VDA5OjM2OjQ0IiwiTW9kaWZpZWRCeSI6Il9NaXJpYW0iLCJJZCI6IjUxZDYwZDIzLTBmYTAtNGVmYS05OWVjLTk3ZjE0NThhN2RiNSIsIk1vZGlmaWVkT24iOiIyMDIwLTA3LTA3VDEwOjI3OjQ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wci4yMDExLjA0LjAwNiIsIlVyaVN0cmluZyI6Imh0dHBzOi8vZG9pLm9yZy8xMC4xMDE2L2ouY3ByLjIwMTEuMDQ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pYW0iLCJDcmVhdGVkT24iOiIyMDIwLTA3LTA2VDA5OjM2OjQ0IiwiTW9kaWZpZWRCeSI6Il9NaXJpYW0iLCJJZCI6IjBkZTY5NTBmLTFkMjAtNGQ2Ny1hOWVhLTFmMTIwMjA0NjI3ZSIsIk1vZGlmaWVkT24iOiIyMDIwLTA3LTA3VDEwOjI3OjQx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E4MDI2MTkiLCJVcmlTdHJpbmciOiJodHRwOi8vd3d3Lm5jYmkubmxtLm5paC5nb3YvcHVibWVkLzIxODAyNj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}</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Keng et al. 2011)</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w:t>
            </w:r>
          </w:p>
        </w:tc>
      </w:tr>
      <w:tr w:rsidR="00A973DE" w:rsidRPr="00043DED" w:rsidTr="00324D0F">
        <w:tc>
          <w:tcPr>
            <w:tcW w:w="5000" w:type="pct"/>
          </w:tcPr>
          <w:p w:rsidR="00A973DE" w:rsidRPr="00043DED" w:rsidRDefault="00A973DE" w:rsidP="00B36997">
            <w:pPr>
              <w:spacing w:line="480" w:lineRule="auto"/>
              <w:rPr>
                <w:rFonts w:ascii="Times New Roman" w:hAnsi="Times New Roman" w:cs="Times New Roman"/>
                <w:lang w:val="en-US"/>
              </w:rPr>
            </w:pPr>
            <w:r w:rsidRPr="00043DED">
              <w:rPr>
                <w:rFonts w:ascii="Times New Roman" w:hAnsi="Times New Roman" w:cs="Times New Roman"/>
                <w:i/>
                <w:lang w:val="en-US"/>
              </w:rPr>
              <w:t>Life satisfaction</w:t>
            </w:r>
            <w:r w:rsidRPr="00043DED">
              <w:rPr>
                <w:rFonts w:ascii="Times New Roman" w:hAnsi="Times New Roman" w:cs="Times New Roman"/>
                <w:lang w:val="en-US"/>
              </w:rPr>
              <w:t xml:space="preserve"> is defined in the context of the </w:t>
            </w:r>
            <w:r w:rsidRPr="00043DED">
              <w:rPr>
                <w:rFonts w:ascii="Times New Roman" w:hAnsi="Times New Roman" w:cs="Times New Roman"/>
                <w:i/>
                <w:lang w:val="en-US"/>
              </w:rPr>
              <w:t>Satisfaction with Life Scale</w:t>
            </w:r>
            <w:r w:rsidRPr="00043DED">
              <w:rPr>
                <w:rFonts w:ascii="Times New Roman" w:hAnsi="Times New Roman" w:cs="Times New Roman"/>
                <w:lang w:val="en-US"/>
              </w:rPr>
              <w:t xml:space="preserve"> as “a global assessment of a person’s quality of life according to his or her chosen criteria” </w:t>
            </w:r>
            <w:sdt>
              <w:sdtPr>
                <w:rPr>
                  <w:rFonts w:ascii="Times New Roman" w:hAnsi="Times New Roman" w:cs="Times New Roman"/>
                  <w:lang w:val="en-US"/>
                </w:rPr>
                <w:alias w:val="To edit, see citavi.com/edit"/>
                <w:tag w:val="CitaviPlaceholder#cee3c3a1-eed0-4790-8869-69c89282572b"/>
                <w:id w:val="498085343"/>
                <w:placeholder>
                  <w:docPart w:val="AF5CA67C4E004ECDA46A0B57675BC5A4"/>
                </w:placeholder>
              </w:sdtPr>
              <w:sdtEndPr/>
              <w:sdtContent>
                <w:r w:rsidRPr="00043DED">
                  <w:rPr>
                    <w:rFonts w:ascii="Times New Roman" w:hAnsi="Times New Roman" w:cs="Times New Roman"/>
                    <w:noProof/>
                    <w:lang w:val="en-US"/>
                  </w:rPr>
                  <w:fldChar w:fldCharType="begin"/>
                </w:r>
                <w:r>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2FmN2QwLTdlNTktNDc0Yy1hMzQxLWJjMTFiYzZhMTJiNSIsIlJhbmdlTGVuZ3RoIjoyMywiUmVmZXJlbmNlSWQiOiI0OTExZGJjZS0yNTIyLTQ1ZjYtOTJmZS1mM2M5ODA3Njg5O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QkYwMDM1Mjk0NCIsIlVyaVN0cmluZyI6Imh0dHBzOi8vZG9pLm9yZy8xMC4xMDA3L0JGMDAzNTI5ND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}</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Shin und Johnson 1978)</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 xml:space="preserve">. </w:t>
            </w:r>
          </w:p>
        </w:tc>
      </w:tr>
      <w:tr w:rsidR="00A973DE" w:rsidRPr="00043DED" w:rsidTr="00324D0F">
        <w:tc>
          <w:tcPr>
            <w:tcW w:w="5000" w:type="pct"/>
          </w:tcPr>
          <w:p w:rsidR="00A973DE" w:rsidRPr="00043DED" w:rsidRDefault="00A973DE" w:rsidP="00B36997">
            <w:pPr>
              <w:spacing w:line="480" w:lineRule="auto"/>
              <w:rPr>
                <w:rFonts w:ascii="Times New Roman" w:hAnsi="Times New Roman" w:cs="Times New Roman"/>
                <w:lang w:val="en-US"/>
              </w:rPr>
            </w:pPr>
            <w:r w:rsidRPr="00043DED">
              <w:rPr>
                <w:rFonts w:ascii="Times New Roman" w:hAnsi="Times New Roman" w:cs="Times New Roman"/>
                <w:i/>
                <w:lang w:val="en-US"/>
              </w:rPr>
              <w:t>Relaxation</w:t>
            </w:r>
            <w:r w:rsidRPr="00043DED">
              <w:rPr>
                <w:rFonts w:ascii="Times New Roman" w:hAnsi="Times New Roman" w:cs="Times New Roman"/>
                <w:lang w:val="en-US"/>
              </w:rPr>
              <w:t xml:space="preserve">: This category measures how well a person can relax during free time and recover from work </w:t>
            </w:r>
            <w:sdt>
              <w:sdtPr>
                <w:rPr>
                  <w:rFonts w:ascii="Times New Roman" w:hAnsi="Times New Roman" w:cs="Times New Roman"/>
                  <w:lang w:val="en-US"/>
                </w:rPr>
                <w:alias w:val="To edit, see citavi.com/edit"/>
                <w:tag w:val="CitaviPlaceholder#71c23beb-e96a-4bfa-b6d8-3c8d55e3f564"/>
                <w:id w:val="925071806"/>
                <w:placeholder>
                  <w:docPart w:val="4537BF4013A040FBBB3744146EBD57A2"/>
                </w:placeholder>
              </w:sdtPr>
              <w:sdtEndPr/>
              <w:sdtContent>
                <w:r w:rsidRPr="00043DED">
                  <w:rPr>
                    <w:rFonts w:ascii="Times New Roman" w:hAnsi="Times New Roman" w:cs="Times New Roman"/>
                    <w:noProof/>
                    <w:lang w:val="en-US"/>
                  </w:rPr>
                  <w:fldChar w:fldCharType="begin"/>
                </w:r>
                <w:r>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DA4OThkLWU3MjctNDAwYi05OTY1LTZiNTk5OTBhMWU5MCIsIlJhbmdlTGVuZ3RoIjoyNiwiUmVmZXJlbmNlSWQiOiI5OWE3MzlkMC05ZjE2LTQzMjMtYTVkZC1jMTVkYzA5YTE3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c2Mzg0ODgiLCJVcmlTdHJpbmciOiJodHRwOi8vd3d3Lm5jYmkubmxtLm5paC5nb3YvcHVibWVkLzE3NjM4NDg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pcmlhbSIsIkNyZWF0ZWRPbiI6IjIwMjAtMDctMDZUMDk6MzY6NDQiLCJNb2RpZmllZEJ5IjoiX01pcmlhbSIsIklkIjoiZjBlODI0NDktNzdlOS00YWVmLTgwN2ItMTA4N2Y1ZTQ1Mjg2IiwiTW9kaWZpZWRPbiI6IjIwMjAtMDctMDdUMTA6Mjc6NDE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zEwNzYtODk5OC4xMi4zLjIwNCIsIlVyaVN0cmluZyI6Imh0dHBzOi8vZG9pLm9yZy8xMC4xMDM3LzEwNzYtODk5OC4xMi4zLjIw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}</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Sonnentag und Fritz 2007)</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 xml:space="preserve">. A positive correlation between practicing mindfulness techniques and the ability to relax has already been shown </w:t>
            </w:r>
            <w:sdt>
              <w:sdtPr>
                <w:rPr>
                  <w:rFonts w:ascii="Times New Roman" w:hAnsi="Times New Roman" w:cs="Times New Roman"/>
                  <w:lang w:val="en-US"/>
                </w:rPr>
                <w:alias w:val="To edit, see citavi.com/edit"/>
                <w:tag w:val="CitaviPlaceholder#a57a9305-c24a-41b6-860d-a8dbfb1383a5"/>
                <w:id w:val="-919410540"/>
                <w:placeholder>
                  <w:docPart w:val="4537BF4013A040FBBB3744146EBD57A2"/>
                </w:placeholder>
              </w:sdtPr>
              <w:sdtEndPr/>
              <w:sdtContent>
                <w:r w:rsidRPr="00043DED">
                  <w:rPr>
                    <w:rFonts w:ascii="Times New Roman" w:hAnsi="Times New Roman" w:cs="Times New Roman"/>
                    <w:noProof/>
                    <w:lang w:val="en-US"/>
                  </w:rPr>
                  <w:fldChar w:fldCharType="begin"/>
                </w:r>
                <w:r>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NWQyYjAyLWRmNDUtNDM2Ni1iYWQwLWNjZTAzODZiZTBhZCIsIlJhbmdlTGVuZ3RoIjoxMSwiUmVmZXJlbmNlSWQiOiIyOGE0ZGZkMi02NmEzLTQwZTAtYmFiYy1kMTU3ZWE5NmJmZ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OTMvY2xpcHN5LmJwZzAxNSIsIlVyaVN0cmluZyI6Imh0dHBzOi8vZG9pLm9yZy8xMC4xMDkzL2NsaXBzeS5icGc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}</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Baer 2003)</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w:t>
            </w:r>
          </w:p>
        </w:tc>
      </w:tr>
      <w:tr w:rsidR="00A973DE" w:rsidRPr="00CC5774" w:rsidTr="00324D0F">
        <w:tc>
          <w:tcPr>
            <w:tcW w:w="5000" w:type="pct"/>
          </w:tcPr>
          <w:p w:rsidR="00A973DE" w:rsidRPr="00043DED" w:rsidRDefault="00A973DE" w:rsidP="00B36997">
            <w:pPr>
              <w:spacing w:line="480" w:lineRule="auto"/>
              <w:rPr>
                <w:rFonts w:ascii="Times New Roman" w:hAnsi="Times New Roman" w:cs="Times New Roman"/>
                <w:lang w:val="en-US"/>
              </w:rPr>
            </w:pPr>
            <w:r w:rsidRPr="00043DED">
              <w:rPr>
                <w:rFonts w:ascii="Times New Roman" w:hAnsi="Times New Roman" w:cs="Times New Roman"/>
                <w:i/>
                <w:lang w:val="en-US"/>
              </w:rPr>
              <w:t>Sleep</w:t>
            </w:r>
            <w:r w:rsidRPr="00043DED">
              <w:rPr>
                <w:rFonts w:ascii="Times New Roman" w:hAnsi="Times New Roman" w:cs="Times New Roman"/>
                <w:lang w:val="en-US"/>
              </w:rPr>
              <w:t xml:space="preserve">: This category includes sleep quality and quantity as well as various sleep disorders (e.g., insomnia). Neurobiological studies have shown that meditation leads to a change in the melatonin balance and can thus positively influence the sleep-wake rhythm </w:t>
            </w:r>
            <w:sdt>
              <w:sdtPr>
                <w:rPr>
                  <w:rFonts w:ascii="Times New Roman" w:hAnsi="Times New Roman" w:cs="Times New Roman"/>
                  <w:lang w:val="en-US"/>
                </w:rPr>
                <w:alias w:val="To edit, see citavi.com/edit"/>
                <w:tag w:val="CitaviPlaceholder#30fdef8e-3865-4dca-9f6c-ee84d450c02f"/>
                <w:id w:val="2061431305"/>
                <w:placeholder>
                  <w:docPart w:val="C8F13E1AEBA741EC9A6FCE9162EAA520"/>
                </w:placeholder>
              </w:sdtPr>
              <w:sdtEndPr/>
              <w:sdtContent>
                <w:r w:rsidRPr="00043DED">
                  <w:rPr>
                    <w:rFonts w:ascii="Times New Roman" w:hAnsi="Times New Roman" w:cs="Times New Roman"/>
                    <w:noProof/>
                    <w:lang w:val="en-US"/>
                  </w:rPr>
                  <w:fldChar w:fldCharType="begin"/>
                </w:r>
                <w:r>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MTM2MGM2LTdlMTAtNGQ2Ni1hMjg5LTVkMDYzMTIwYzA0YiIsIlJhbmdlTGVuZ3RoIjoxMCwiUmVmZXJlbmNlSWQiOiJiMjk5MzQ1Mi1jNTYyLTQ1NWMtOGE5YS00ZGEwMTE0NTA2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iaWFzIiwiTGFzdE5hbWUiOiJFc2NoIiwiUHJvdGVjdGVkIjpmYWxzZSwiU2V4IjoyLCJDcmVhdGVkQnkiOiJfTWlyaWFtIiwiQ3JlYXRlZE9uIjoiMjAyMC0wNy0wNlQwOTozNjo0NCIsIk1vZGlmaWVkQnkiOiJfTWlyaWFtIiwiSWQiOiI0MTFhODY3My0wNTFmLTQ0YjQtODAwYy1iMTBhMGVjNWI3NjciLCJNb2RpZmllZE9uIjoiMjAyMC0wNy0wN1QxMDoyNzo0MCIsIlByb2plY3QiOnsiJGlkIjoiNSIsIiR0eXBlIjoiU3dpc3NBY2FkZW1pYy5DaXRhdmkuUHJvamVjdCwgU3dpc3NBY2FkZW1pYy5DaXRhdmkifX1dLCJDaXRhdGlvbktleVVwZGF0ZVR5cGUiOjAsIkNvbGxhYm9yYXRvcnMiOltdLCJEb2kiOiIxMC4xMDI0LzA5MzktNTkxMS5hMDAwMjg4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jQvMDkzOS01OTExLmEwMDAyODgiLCJVcmlTdHJpbmciOiJodHRwczovL2RvaS5vcmcvMTAuMTAyNC8wOTM5LTU5MTEuYTAwMDI4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}</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Esch 2014; Michaelsen und Esch 2021)</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 xml:space="preserve">. Several studies have already shown that sufficient and good sleep is beneficial for health, well-being and performance </w:t>
            </w:r>
            <w:sdt>
              <w:sdtPr>
                <w:rPr>
                  <w:rFonts w:ascii="Times New Roman" w:hAnsi="Times New Roman" w:cs="Times New Roman"/>
                  <w:lang w:val="en-US"/>
                </w:rPr>
                <w:alias w:val="To edit, see citavi.com/edit"/>
                <w:tag w:val="CitaviPlaceholder#76b2234f-3aa5-424e-8561-2d94dd6deddc"/>
                <w:id w:val="-1483155184"/>
                <w:placeholder>
                  <w:docPart w:val="C8F13E1AEBA741EC9A6FCE9162EAA520"/>
                </w:placeholder>
              </w:sdtPr>
              <w:sdtEndPr/>
              <w:sdtContent>
                <w:r w:rsidRPr="00043DED">
                  <w:rPr>
                    <w:rFonts w:ascii="Times New Roman" w:hAnsi="Times New Roman" w:cs="Times New Roman"/>
                    <w:noProof/>
                    <w:lang w:val="en-US"/>
                  </w:rPr>
                  <w:fldChar w:fldCharType="begin"/>
                </w:r>
                <w:r>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TgzODM4LTc3MzUtNGFiYS1iMmY3LTRlZmY5YTFlZDEzYSIsIlJhbmdlTGVuZ3RoIjozMCwiUmVmZXJlbmNlSWQiOiI1NDI5MDM0ZC02OTgwLTQ0ZWMtODkyMi1lMWQ0OTM3YjU1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zM5MC9pamVycGgxNDExMTM0NyIsIlVyaVN0cmluZyI6Imh0dHBzOi8vZG9pLm9yZy8xMC4zMzkwL2lqZXJwaDE0MTExMzQ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lhbSIsIkNyZWF0ZWRPbiI6IjIwMjAtMDctMDZUMDk6MzY6NDQiLCJNb2RpZmllZEJ5IjoiX01pcmlhbSIsIklkIjoiMmM1ZTY1NWItYjllMy00OWZlLTljZmItNTJjMTkzNTM1ODVhIiwiTW9kaWZpZWRPbiI6IjIwMjAtMDctMDdUMTA6Mjc6NDE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uY2JpLm5sbS5uaWguZ292L3BtYy9hcnRpY2xlcy9QTUM1NzA3OTg2IiwiVXJpU3RyaW5nIjoiaHR0cHM6Ly93d3cubmNiaS5ubG0ubmloLmdvdi9wbWMvYXJ0aWNsZXMvUE1DNTcwNzk4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NaXJpYW0iLCJDcmVhdGVkT24iOiIyMDIwLTA3LTA2VDA5OjM2OjQ0IiwiTW9kaWZpZWRCeSI6Il9NaXJpYW0iLCJJZCI6ImQwZGY4OTVlLWEyNDktNDFlMC1hYTFkLTY4M2MyZjQ2ODJmMyIsIk1vZGlmaWVkT24iOiIyMDIwLTA3LTA3VDEwOjI3OjQx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jkxMTMxMTgiLCJVcmlTdHJpbmciOiJodHRwOi8vd3d3Lm5jYmkubmxtLm5paC5nb3YvcHVibWVkLzI5MTEzMTE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}</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Magnavita und Garbarino 2017)</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 xml:space="preserve"> and is therefore widely investigated in the mindfulness studies conducted in the work context.</w:t>
            </w:r>
          </w:p>
        </w:tc>
      </w:tr>
      <w:tr w:rsidR="00A973DE" w:rsidRPr="00732304" w:rsidTr="00324D0F">
        <w:tc>
          <w:tcPr>
            <w:tcW w:w="5000" w:type="pct"/>
          </w:tcPr>
          <w:p w:rsidR="00A973DE" w:rsidRPr="00043DED" w:rsidRDefault="00A973DE" w:rsidP="00B36997">
            <w:pPr>
              <w:spacing w:line="480" w:lineRule="auto"/>
              <w:rPr>
                <w:rFonts w:ascii="Times New Roman" w:hAnsi="Times New Roman" w:cs="Times New Roman"/>
                <w:lang w:val="en-US"/>
              </w:rPr>
            </w:pPr>
            <w:r w:rsidRPr="00043DED">
              <w:rPr>
                <w:rFonts w:ascii="Times New Roman" w:hAnsi="Times New Roman" w:cs="Times New Roman"/>
                <w:i/>
                <w:lang w:val="en-US"/>
              </w:rPr>
              <w:t>Resilience</w:t>
            </w:r>
            <w:r w:rsidRPr="00043DED">
              <w:rPr>
                <w:rFonts w:ascii="Times New Roman" w:hAnsi="Times New Roman" w:cs="Times New Roman"/>
                <w:lang w:val="en-US"/>
              </w:rPr>
              <w:t xml:space="preserve"> describes the process of coping with adversity, trauma, threats or significant stressful experiences and recovering (“bouncing back”) one’s initial level of strength, presence and satisfaction in a timely manner </w:t>
            </w:r>
            <w:sdt>
              <w:sdtPr>
                <w:rPr>
                  <w:rFonts w:ascii="Times New Roman" w:hAnsi="Times New Roman" w:cs="Times New Roman"/>
                  <w:lang w:val="en-US"/>
                </w:rPr>
                <w:alias w:val="To edit, see citavi.com/edit"/>
                <w:tag w:val="CitaviPlaceholder#81512b23-edfa-42de-a8d2-438bf2caa278"/>
                <w:id w:val="348449610"/>
                <w:placeholder>
                  <w:docPart w:val="2DC9C5B142B24628A35C1D93D7868DF5"/>
                </w:placeholder>
              </w:sdtPr>
              <w:sdtEndPr/>
              <w:sdtContent>
                <w:r w:rsidRPr="00043DED">
                  <w:rPr>
                    <w:rFonts w:ascii="Times New Roman" w:hAnsi="Times New Roman" w:cs="Times New Roman"/>
                    <w:noProof/>
                    <w:lang w:val="en-US"/>
                  </w:rPr>
                  <w:fldChar w:fldCharType="begin"/>
                </w:r>
                <w:r>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zgwOWVmLTNlMWYtNDMxNS1hOWUyLWQ2OWY2NDlkNzYzNyIsIlJhbmdlTGVuZ3RoIjoxOSwiUmVmZXJlbmNlSWQiOiJkOGFkZTc5YS1mYzdkLTQzMDEtOWQ1ZS0zNDEwZDBhOGMz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OTkwMzc4MiIsIlVyaVN0cmluZyI6Imh0dHA6Ly93d3cubmNiaS5ubG0ubmloLmdvdi9wdWJtZWQvMjk5MDM3O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pcmlhbSIsIkNyZWF0ZWRPbiI6IjIwMjAtMDctMDZUMDk6MzY6NDQiLCJNb2RpZmllZEJ5IjoiX01pcmlhbSIsIklkIjoiMTgwYTU5NDQtMTk0NS00YWRhLWJkZDktZGFkOTQwYzcyMjA3IiwiTW9kaWZpZWRPbiI6IjIwMjAtMDctMDdUMTA6Mjc6ND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M2L2Jtam9wZW4tMjAxNy0wMTc4NTgiLCJVcmlTdHJpbmciOiJodHRwczovL2RvaS5vcmcvMTAuMTEzNi9ibWpvcGVuLTIwMTctMDE3ODU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pYW0iLCJDcmVhdGVkT24iOiIyMDIwLTA3LTA2VDA5OjM2OjQ0IiwiTW9kaWZpZWRCeSI6Il9NaXJpYW0iLCJJZCI6IjE1YzM3N2MyLTM0OWEtNGViMS1iYTBjLTZmOTVmOWIzZmE1NiIsIk1vZGlmaWVkT24iOiIyMDIwLTA3LTA3VDEwOjI3OjQx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3d3cubmNiaS5ubG0ubmloLmdvdi9wbWMvYXJ0aWNsZXMvUE1DNjAwOTUxMCIsIlVyaVN0cmluZyI6Imh0dHBzOi8vd3d3Lm5jYmkubmxtLm5paC5nb3YvcG1jL2FydGljbGVzL1BNQzYwMDk1MT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}</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Joyce et al. 2018)</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 xml:space="preserve">. Resilience is assessed through self-assessment, for example on the basis of the </w:t>
            </w:r>
            <w:r w:rsidRPr="00043DED">
              <w:rPr>
                <w:rFonts w:ascii="Times New Roman" w:hAnsi="Times New Roman" w:cs="Times New Roman"/>
                <w:i/>
                <w:lang w:val="en-US"/>
              </w:rPr>
              <w:t>Connor-Davidson Resilience Scale</w:t>
            </w:r>
            <w:r w:rsidRPr="00043DED">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2ec3ab4a-865a-46db-af6c-1db9ad7b7597"/>
                <w:id w:val="-347640211"/>
                <w:placeholder>
                  <w:docPart w:val="2DC9C5B142B24628A35C1D93D7868DF5"/>
                </w:placeholder>
              </w:sdtPr>
              <w:sdtEndPr/>
              <w:sdtContent>
                <w:r w:rsidRPr="00043DED">
                  <w:rPr>
                    <w:rFonts w:ascii="Times New Roman" w:hAnsi="Times New Roman" w:cs="Times New Roman"/>
                    <w:noProof/>
                    <w:lang w:val="en-US"/>
                  </w:rPr>
                  <w:fldChar w:fldCharType="begin"/>
                </w:r>
                <w:r>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MGIwODgwLTkxMjUtNDI4NC04Yzc0LWQ2NjQxNGMzZjY5OCIsIlJhbmdlTGVuZ3RoIjoyNiwiUmVmZXJlbmNlSWQiOiI3OGY1Nzk2Mi01YzMxLTQyOTctOGE0NS1lMzRmYmRmYzZi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jk2NDE3NCIsIlVyaVN0cmluZyI6Imh0dHA6Ly93d3cubmNiaS5ubG0ubmloLmdvdi9wdWJtZWQvMTI5NjQxNz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lyaWFtIiwiQ3JlYXRlZE9uIjoiMjAyMC0wNy0wNlQwOTozNjo0NCIsIk1vZGlmaWVkQnkiOiJfTWlyaWFtIiwiSWQiOiJhMDc1ZDc5NC1lNGVmLTQ2YWItYTRhMy1mYjQwZGFkYjEyNDgiLCJNb2RpZmllZE9uIjoiMjAyMC0wNy0wN1QxMDoyNzo0M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IvZGEuMTAxMTMiLCJVcmlTdHJpbmciOiJodHRwczovL2RvaS5vcmcvMTAuMTAwMi9kYS4xMDE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}</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Connor und Davidson 2003)</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w:t>
            </w:r>
          </w:p>
        </w:tc>
      </w:tr>
      <w:tr w:rsidR="00A973DE" w:rsidRPr="00043DED" w:rsidTr="00324D0F">
        <w:tc>
          <w:tcPr>
            <w:tcW w:w="5000" w:type="pct"/>
          </w:tcPr>
          <w:p w:rsidR="00A973DE" w:rsidRPr="00043DED" w:rsidRDefault="00A973DE" w:rsidP="00B36997">
            <w:pPr>
              <w:spacing w:line="480" w:lineRule="auto"/>
              <w:rPr>
                <w:rFonts w:ascii="Times New Roman" w:hAnsi="Times New Roman" w:cs="Times New Roman"/>
                <w:lang w:val="en-US"/>
              </w:rPr>
            </w:pPr>
            <w:r w:rsidRPr="00043DED">
              <w:rPr>
                <w:rFonts w:ascii="Times New Roman" w:hAnsi="Times New Roman" w:cs="Times New Roman"/>
                <w:i/>
                <w:lang w:val="en-US"/>
              </w:rPr>
              <w:lastRenderedPageBreak/>
              <w:t>Mindfulness</w:t>
            </w:r>
            <w:r w:rsidRPr="00043DED">
              <w:rPr>
                <w:rFonts w:ascii="Times New Roman" w:hAnsi="Times New Roman" w:cs="Times New Roman"/>
                <w:lang w:val="en-US"/>
              </w:rPr>
              <w:t xml:space="preserve">: In the present studies, mindfulness is examined as a target parameter. Mindfulness is thus seen as a trait or learnable skill and operationalized through different questionnaires </w:t>
            </w:r>
            <w:sdt>
              <w:sdtPr>
                <w:rPr>
                  <w:rFonts w:ascii="Times New Roman" w:hAnsi="Times New Roman" w:cs="Times New Roman"/>
                  <w:lang w:val="en-US"/>
                </w:rPr>
                <w:alias w:val="To edit, see citavi.com/edit"/>
                <w:tag w:val="CitaviPlaceholder#e0c044ac-4a50-4411-93c1-1262d083bf0a"/>
                <w:id w:val="1981266769"/>
                <w:placeholder>
                  <w:docPart w:val="E6294E466BFC479DBE9978D15E259B6D"/>
                </w:placeholder>
              </w:sdtPr>
              <w:sdtEndPr/>
              <w:sdtContent>
                <w:r w:rsidRPr="00043DED">
                  <w:rPr>
                    <w:rFonts w:ascii="Times New Roman" w:hAnsi="Times New Roman" w:cs="Times New Roman"/>
                    <w:noProof/>
                    <w:lang w:val="en-US"/>
                  </w:rPr>
                  <w:fldChar w:fldCharType="begin"/>
                </w:r>
                <w:r>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WE2Njk2LTRkMzgtNDc2Zi04NzA1LWE1OTM2OGQzNTE5OCIsIlJhbmdlTGVuZ3RoIjoxNSwiUmVmZXJlbmNlSWQiOiJlOTg4YzFkZS0zNTgzLTRlODAtODgyMi0wNWEwNTgwOTI1N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IwMTQxMjk3IiwiVXJpU3RyaW5nIjoiaHR0cDovL3d3dy5uY2JpLm5sbS5uaWguZ292L3B1Ym1lZC8yMDE0MTI5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aXJpYW0iLCJDcmVhdGVkT24iOiIyMDIwLTA3LTA2VDA5OjM2OjQ0IiwiTW9kaWZpZWRCeSI6Il9NaXJpYW0iLCJJZCI6ImU4MjBlMjY3LTg5OTUtNGZiZC1hY2EzLWEwMmM4ZGJjNjZhMiIsIk1vZGlmaWVkT24iOiIyMDIwLTA3LTA3VDEwOjI3OjQ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MC4xMDM3L2EwMDE4NDgwIiwiVXJpU3RyaW5nIjoiaHR0cHM6Ly9kb2kub3JnLzEwLjEwMzcvYTAwMTg0OD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lhbSIsIkNyZWF0ZWRPbiI6IjIwMjAtMDctMDZUMDk6MzY6NDQiLCJNb2RpZmllZEJ5IjoiX01pcmlhbSIsIklkIjoiNjkzOWMzODktZGU2Ni00YzVlLTk1MTAtNTk1NWU5MjFhZmM4IiwiTW9kaWZpZWRPbiI6IjIwMjAtMDctMDdUMTA6Mjc6ND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uY2JpLm5sbS5uaWguZ292L3BtYy9hcnRpY2xlcy9QTUM0NDg1NDIxIiwiVXJpU3RyaW5nIjoiaHR0cHM6Ly93d3cubmNiaS5ubG0ubmloLmdvdi9wbWMvYXJ0aWNsZXMvUE1DNDQ4NTQy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}</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Davidson 2010)</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w:t>
            </w:r>
          </w:p>
        </w:tc>
      </w:tr>
      <w:tr w:rsidR="00A973DE" w:rsidRPr="00CC5774" w:rsidTr="00324D0F">
        <w:tc>
          <w:tcPr>
            <w:tcW w:w="5000" w:type="pct"/>
          </w:tcPr>
          <w:p w:rsidR="00A973DE" w:rsidRPr="00043DED" w:rsidRDefault="00A973DE" w:rsidP="00B36997">
            <w:pPr>
              <w:spacing w:line="480" w:lineRule="auto"/>
              <w:rPr>
                <w:rFonts w:ascii="Times New Roman" w:hAnsi="Times New Roman" w:cs="Times New Roman"/>
                <w:lang w:val="en-US"/>
              </w:rPr>
            </w:pPr>
            <w:r w:rsidRPr="00043DED">
              <w:rPr>
                <w:rFonts w:ascii="Times New Roman" w:hAnsi="Times New Roman" w:cs="Times New Roman"/>
                <w:i/>
                <w:lang w:val="en-US"/>
              </w:rPr>
              <w:t>Self-compassion</w:t>
            </w:r>
            <w:r w:rsidRPr="00043DED">
              <w:rPr>
                <w:rFonts w:ascii="Times New Roman" w:hAnsi="Times New Roman" w:cs="Times New Roman"/>
                <w:lang w:val="en-US"/>
              </w:rPr>
              <w:t xml:space="preserve"> is the friendly, understanding and respectful attitude towards oneself in situations of suffering </w:t>
            </w:r>
            <w:sdt>
              <w:sdtPr>
                <w:rPr>
                  <w:rFonts w:ascii="Times New Roman" w:hAnsi="Times New Roman" w:cs="Times New Roman"/>
                  <w:lang w:val="en-US"/>
                </w:rPr>
                <w:alias w:val="To edit, see citavi.com/edit"/>
                <w:tag w:val="CitaviPlaceholder#76161801-a528-430f-8628-2f91558821e6"/>
                <w:id w:val="-1477380710"/>
                <w:placeholder>
                  <w:docPart w:val="D7A49E7293244114BFFDC3975E9097D6"/>
                </w:placeholder>
              </w:sdtPr>
              <w:sdtEndPr/>
              <w:sdtContent>
                <w:r w:rsidRPr="00043DED">
                  <w:rPr>
                    <w:rFonts w:ascii="Times New Roman" w:hAnsi="Times New Roman" w:cs="Times New Roman"/>
                    <w:noProof/>
                    <w:lang w:val="en-US"/>
                  </w:rPr>
                  <w:fldChar w:fldCharType="begin"/>
                </w:r>
                <w:r>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Q3MDU2LThjNWEtNGNkMy04OTA0LTJmNzI5NjE3ZjEyMSIsIlJhbmdlTGVuZ3RoIjoyMiwiUmVmZXJlbmNlSWQiOiIxMzFhZjY0Ni1jYzZmLTQxNTEtODY0Mi04MTRhMTYxMzY3N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MwNzA4NzUiLCJVcmlTdHJpbmciOiJodHRwOi8vd3d3Lm5jYmkubmxtLm5paC5nb3YvcHVibWVkLzIzMDcwODc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pcmlhbSIsIkNyZWF0ZWRPbiI6IjIwMjAtMDctMDZUMDk6MzY6NDQiLCJNb2RpZmllZEJ5IjoiX01pcmlhbSIsIklkIjoiZjE0Y2U3OTktMmRkZC00NWU0LWExY2UtMTVhNjJjYWM2ODVjIiwiTW9kaWZpZWRPbiI6IjIwMjAtMDctMDdUMTA6Mjc6NDE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yL2pjbHAuMjE5MjMiLCJVcmlTdHJpbmciOiJodHRwczovL2RvaS5vcmcvMTAuMTAwMi9qY2xwLjIxOT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}</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Neff und Germer 2013)</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 xml:space="preserve">. Because of the attention to oneself, mindfulness is a central component of self-compassion </w:t>
            </w:r>
            <w:sdt>
              <w:sdtPr>
                <w:rPr>
                  <w:rFonts w:ascii="Times New Roman" w:hAnsi="Times New Roman" w:cs="Times New Roman"/>
                  <w:lang w:val="en-US"/>
                </w:rPr>
                <w:alias w:val="To edit, see citavi.com/edit"/>
                <w:tag w:val="CitaviPlaceholder#49d0e3fb-fca4-4a22-b5b4-6f8e72f4c695"/>
                <w:id w:val="-2058539698"/>
                <w:placeholder>
                  <w:docPart w:val="D7A49E7293244114BFFDC3975E9097D6"/>
                </w:placeholder>
              </w:sdtPr>
              <w:sdtEndPr/>
              <w:sdtContent>
                <w:r w:rsidRPr="00043DED">
                  <w:rPr>
                    <w:rFonts w:ascii="Times New Roman" w:hAnsi="Times New Roman" w:cs="Times New Roman"/>
                    <w:noProof/>
                    <w:lang w:val="en-US"/>
                  </w:rPr>
                  <w:fldChar w:fldCharType="begin"/>
                </w:r>
                <w:r>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WQwNjJhLTBlYTgtNDEyYy1hZDA3LTdkOWJhZDhlYWI2OSIsIlJhbmdlTGVuZ3RoIjoyMCwiUmVmZXJlbmNlSWQiOiJhNjVlYTgyZi04ZTZkLTRhZjctYWI5NS1lYjkyZjkxZDkw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NDkzOS0yMjYzLTVfMTAiLCJVcmlTdHJpbmciOiJodHRwczovL2RvaS5vcmcvMTAuMTAwNy85NzgtMS00OTM5LTIyNjMtNV8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NpdGUuZWJyYXJ5LmNvbS9saWIvYWxsdGl0bGVzL2RvY0RldGFpbC5hY3Rpb24/ZG9jSUQ9MTExMjI5MzMiLCJVcmlTdHJpbmciOiJodHRwOi8vc2l0ZS5lYnJhcnkuY29tL2xpYi9hbGx0aXRsZXMvZG9jRGV0YWlsLmFjdGlvbj9kb2NJRD0xMTEyMjkz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NaXJpYW0iLCJDcmVhdGVkT24iOiIyMDIwLTA3LTA2VDA5OjM2OjQ0IiwiTW9kaWZpZWRCeSI6Il9NaXJpYW0iLCJJZCI6ImViMDM5Mjg2LWFmNWQtNGZjYS04MWY5LWRkZGQ5MTc5MjFkZCIsIk1vZGlmaWVkT24iOiIyMDIwLTA3LTA3VDEwOjI3OjQx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85NzgtMS00OTM5LTIyNjMtNSIsIlVyaVN0cmluZyI6Imh0dHBzOi8vZG9pLm9yZy8xMC4xMDA3Lzk3OC0xLTQ5MzktMjI2My0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pYW0iLCJDcmVhdGVkT24iOiIyMDIwLTA3LTA2VDA5OjM2OjQ0IiwiTW9kaWZpZWRCeSI6Il9NaXJpYW0iLCJJZCI6ImRlNzI0YTFkLTQ4NjktNDIwNy1iYTFmLTcyOWEzYjBlZTFiZSIsIk1vZGlmaWVkT24iOiIyMDIwLTA3LTA3VDEwOjI3OjQx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Vib29rcy5jaWFuZG8uY29tL2Jvb2svaW5kZXguY2ZtL2Jva19pZC8xODk5NjI2IiwiVXJpU3RyaW5nIjoiaHR0cDovL2Vib29rcy5jaWFuZG8uY29tL2Jvb2svaW5kZXguY2ZtL2Jva19pZC8xODk5NjI2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}</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Neff und Dahm 2015)</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 xml:space="preserve">. A review by </w:t>
            </w:r>
            <w:sdt>
              <w:sdtPr>
                <w:rPr>
                  <w:rFonts w:ascii="Times New Roman" w:hAnsi="Times New Roman" w:cs="Times New Roman"/>
                  <w:lang w:val="en-US"/>
                </w:rPr>
                <w:alias w:val="To edit, see citavi.com/edit"/>
                <w:tag w:val="CitaviPlaceholder#a362db5f-10a1-4049-ad77-deb7e3da426a"/>
                <w:id w:val="1346595664"/>
                <w:placeholder>
                  <w:docPart w:val="D7A49E7293244114BFFDC3975E9097D6"/>
                </w:placeholder>
              </w:sdtPr>
              <w:sdtEndPr/>
              <w:sdtContent>
                <w:r w:rsidRPr="00043DED">
                  <w:rPr>
                    <w:rFonts w:ascii="Times New Roman" w:hAnsi="Times New Roman" w:cs="Times New Roman"/>
                    <w:noProof/>
                    <w:lang w:val="en-US"/>
                  </w:rPr>
                  <w:fldChar w:fldCharType="begin"/>
                </w:r>
                <w:r>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U1YjIzLWY1YjctNDM4Yi04MWE2LWVhOWMwMDY2Njk2YiIsIlJhbmdlTGVuZ3RoIjoxMywiUmVmZXJlbmNlSWQiOiIyYWEyNThkZC1lZGFmLTRmNzgtYjIwMS0zNWQ5ZDc0ZjE1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zMTI2NzEtMDE4LTEwMzctNiIsIlVyaVN0cmluZyI6Imh0dHBzOi8vZG9pLm9yZy8xMC4xMDA3L3MxMjY3MS0wMTgtMTAzNy0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}</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Wilson et al.</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aa3ca0e6-689e-4481-868b-c5e975048dd1"/>
                <w:id w:val="1208843793"/>
                <w:placeholder>
                  <w:docPart w:val="D7A49E7293244114BFFDC3975E9097D6"/>
                </w:placeholder>
              </w:sdtPr>
              <w:sdtEndPr/>
              <w:sdtContent>
                <w:r w:rsidRPr="00043DED">
                  <w:rPr>
                    <w:rFonts w:ascii="Times New Roman" w:hAnsi="Times New Roman" w:cs="Times New Roman"/>
                    <w:noProof/>
                    <w:lang w:val="en-US"/>
                  </w:rPr>
                  <w:fldChar w:fldCharType="begin"/>
                </w:r>
                <w:r>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zIxOTA1LWM0ZmMtNDhkYS1iODFlLWIwNGZjZjc3Y2RmMiIsIlJhbmdlTGVuZ3RoIjo2LCJSZWZlcmVuY2VJZCI6IjJhYTI1OGRkLWVkYWYtNGY3OC1iMjAxLTM1ZDlkNzRmMTV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yNjcxLTAxOC0xMDM3LTYiLCJVcmlTdHJpbmciOiJodHRwczovL2RvaS5vcmcvMTAuMTAwNy9zMTI2NzEtMDE4LTEwMzct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TkpIn1dfSwiVGFnIjoiQ2l0YXZpUGxhY2Vob2xkZXIjYWEzY2EwZTYtNjg5ZS00NDgxLTg2OGItYzVlOTc1MDQ4ZGQxIiwiVGV4dCI6IigyMDE5KSIsIldBSVZlcnNpb24iOiI2LjguMC4wIn0=}</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2019)</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 xml:space="preserve"> demonstrated a positive effect of mindfulness-based practices on self-compassion.  </w:t>
            </w:r>
          </w:p>
        </w:tc>
      </w:tr>
      <w:tr w:rsidR="00A973DE" w:rsidRPr="00732304" w:rsidTr="00324D0F">
        <w:tc>
          <w:tcPr>
            <w:tcW w:w="5000" w:type="pct"/>
          </w:tcPr>
          <w:p w:rsidR="00A973DE" w:rsidRPr="00043DED" w:rsidRDefault="00A973DE" w:rsidP="00B36997">
            <w:pPr>
              <w:spacing w:line="480" w:lineRule="auto"/>
              <w:rPr>
                <w:rFonts w:ascii="Times New Roman" w:hAnsi="Times New Roman" w:cs="Times New Roman"/>
                <w:lang w:val="en-US"/>
              </w:rPr>
            </w:pPr>
            <w:r w:rsidRPr="00043DED">
              <w:rPr>
                <w:rFonts w:ascii="Times New Roman" w:hAnsi="Times New Roman" w:cs="Times New Roman"/>
                <w:lang w:val="en-US"/>
              </w:rPr>
              <w:t>S</w:t>
            </w:r>
            <w:r w:rsidRPr="00043DED">
              <w:rPr>
                <w:rFonts w:ascii="Times New Roman" w:hAnsi="Times New Roman" w:cs="Times New Roman"/>
                <w:i/>
                <w:lang w:val="en-US"/>
              </w:rPr>
              <w:t>elf-efficacy</w:t>
            </w:r>
            <w:r w:rsidRPr="00043DED">
              <w:rPr>
                <w:rFonts w:ascii="Times New Roman" w:hAnsi="Times New Roman" w:cs="Times New Roman"/>
                <w:lang w:val="en-US"/>
              </w:rPr>
              <w:t xml:space="preserve"> deals with a person’s belief in their ability to influence events that affect their life </w:t>
            </w:r>
            <w:sdt>
              <w:sdtPr>
                <w:rPr>
                  <w:rFonts w:ascii="Times New Roman" w:hAnsi="Times New Roman" w:cs="Times New Roman"/>
                  <w:lang w:val="en-US"/>
                </w:rPr>
                <w:alias w:val="To edit, see citavi.com/edit"/>
                <w:tag w:val="CitaviPlaceholder#db6f64d2-701d-4645-b165-207830c429fd"/>
                <w:id w:val="-102113093"/>
                <w:placeholder>
                  <w:docPart w:val="31C47517BCA54FD3847C7086BDDEBC25"/>
                </w:placeholder>
              </w:sdtPr>
              <w:sdtEndPr/>
              <w:sdtContent>
                <w:r w:rsidRPr="00043DED">
                  <w:rPr>
                    <w:rFonts w:ascii="Times New Roman" w:hAnsi="Times New Roman" w:cs="Times New Roman"/>
                    <w:noProof/>
                    <w:lang w:val="en-US"/>
                  </w:rPr>
                  <w:fldChar w:fldCharType="begin"/>
                </w:r>
                <w:r>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hjMDcyLTIyNDEtNGM4Mi1hMzYxLTNkMTY0Yzg3NmM3ZSIsIlJhbmdlTGVuZ3RoIjoxNCwiUmVmZXJlbmNlSWQiOiIwNDU0NTkxYi1mNzVhLTQwYjYtOGI1NC1lNThiMWQ4ZTJh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yLzk3ODA0NzA0NzkyMTYuY29ycHN5MDgzNiIsIlVyaVN0cmluZyI6Imh0dHBzOi8vZG9pLm9yZy8xMC4xMDAyLzk3ODA0NzA0NzkyMTYuY29ycHN5MDg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pYW0iLCJDcmVhdGVkT24iOiIyMDIwLTA3LTA2VDA5OjM2OjQ0IiwiTW9kaWZpZWRCeSI6Il9NaXJpYW0iLCJJZCI6Ijk5NGI5ZTBkLTE0ZjgtNDVhMS1hZjQ1LTQxODZlMWQ4MDM0YiIsIk1vZGlmaWVkT24iOiIyMDIwLTA3LTA3VDEwOjI3OjQxIiwiUHJvamVjdCI6eyIkcmVmIjoiNSJ9fV0sIk9yZ2FuaXphdGlvbnMiOltdLCJPdGhlcnNJbnZvbHZlZCI6W10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dvcmxkY2F0Lm9yZy9vY2xjLzEwNzk0MTg4OTIiLCJVcmlTdHJpbmciOiJodHRwOi8vd3d3LndvcmxkY2F0Lm9yZy9vY2xjLzEwNzk0MTg4O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}</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Bandura 2010)</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 xml:space="preserve">. In the present studies, various work-specific aspects of self-efficacy were measured through subjective assessments, for example, the assessment of caring ability among healthcare workers. The category of self-efficacy here also includes the related self-achievement, which can also serve as a resource in dealing with stress </w:t>
            </w:r>
            <w:sdt>
              <w:sdtPr>
                <w:rPr>
                  <w:rFonts w:ascii="Times New Roman" w:hAnsi="Times New Roman" w:cs="Times New Roman"/>
                  <w:lang w:val="en-US"/>
                </w:rPr>
                <w:alias w:val="To edit, see citavi.com/edit"/>
                <w:tag w:val="CitaviPlaceholder#1e06638b-b1a7-46e4-87cb-73b9ea751611"/>
                <w:id w:val="-1016917247"/>
                <w:placeholder>
                  <w:docPart w:val="31C47517BCA54FD3847C7086BDDEBC25"/>
                </w:placeholder>
              </w:sdtPr>
              <w:sdtEndPr/>
              <w:sdtContent>
                <w:r w:rsidRPr="00043DED">
                  <w:rPr>
                    <w:rFonts w:ascii="Times New Roman" w:hAnsi="Times New Roman" w:cs="Times New Roman"/>
                    <w:noProof/>
                    <w:lang w:val="en-US"/>
                  </w:rPr>
                  <w:fldChar w:fldCharType="begin"/>
                </w:r>
                <w:r w:rsidRPr="00043DED">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YzZjOTMxLWY4NGEtNGVhYS1iZTIzLWEyNWEyYjRkZDM4OCIsIlJhbmdlTGVuZ3RoIjoyMiwiUmVmZXJlbmNlSWQiOiJkYjVlM2M2Mi05ZTRlLTQ4ZWUtODAxMS0wYmE5MmQ1OGY0ND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kzNjcyMzczNyIsIlVyaVN0cmluZyI6Imh0dHA6Ly93d3cud29ybGRjYXQub3JnL29jbGMvOTM2NzIzNzM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}</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Hallsten et al. 2005)</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 xml:space="preserve">. </w:t>
            </w:r>
          </w:p>
        </w:tc>
      </w:tr>
      <w:tr w:rsidR="00A973DE" w:rsidRPr="00CC5774" w:rsidTr="00324D0F">
        <w:tc>
          <w:tcPr>
            <w:tcW w:w="5000" w:type="pct"/>
          </w:tcPr>
          <w:p w:rsidR="00A973DE" w:rsidRPr="00043DED" w:rsidRDefault="00A973DE" w:rsidP="00B36997">
            <w:pPr>
              <w:spacing w:line="480" w:lineRule="auto"/>
              <w:rPr>
                <w:rFonts w:ascii="Times New Roman" w:hAnsi="Times New Roman" w:cs="Times New Roman"/>
                <w:lang w:val="en-US"/>
              </w:rPr>
            </w:pPr>
            <w:r w:rsidRPr="00043DED">
              <w:rPr>
                <w:rFonts w:ascii="Times New Roman" w:hAnsi="Times New Roman" w:cs="Times New Roman"/>
                <w:i/>
                <w:lang w:val="en-US"/>
              </w:rPr>
              <w:t>Burnout</w:t>
            </w:r>
            <w:r w:rsidRPr="00043DED">
              <w:rPr>
                <w:rFonts w:ascii="Times New Roman" w:hAnsi="Times New Roman" w:cs="Times New Roman"/>
                <w:lang w:val="en-US"/>
              </w:rPr>
              <w:t xml:space="preserve"> is a state of exhaustion that can result from chronic overwork. Burnout is characterized by emotional exhaustion, cynicism and reduced performance </w:t>
            </w:r>
            <w:sdt>
              <w:sdtPr>
                <w:rPr>
                  <w:rFonts w:ascii="Times New Roman" w:hAnsi="Times New Roman" w:cs="Times New Roman"/>
                  <w:lang w:val="en-US"/>
                </w:rPr>
                <w:alias w:val="To edit, see citavi.com/edit"/>
                <w:tag w:val="CitaviPlaceholder#340d7a82-041a-4046-9814-309fd70080b2"/>
                <w:id w:val="-1935194400"/>
                <w:placeholder>
                  <w:docPart w:val="58B2050CB9664F17AED53ED918CA5299"/>
                </w:placeholder>
              </w:sdtPr>
              <w:sdtEndPr/>
              <w:sdtContent>
                <w:r w:rsidRPr="00043DED">
                  <w:rPr>
                    <w:rFonts w:ascii="Times New Roman" w:hAnsi="Times New Roman" w:cs="Times New Roman"/>
                    <w:noProof/>
                    <w:lang w:val="en-US"/>
                  </w:rPr>
                  <w:fldChar w:fldCharType="begin"/>
                </w:r>
                <w:r>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DNjZjI0LTEyNWUtNDBkYS05NDhhLTdlM2M0NjBhY2RmMyIsIlJhbmdlTGVuZ3RoIjoyMCwiUmVmZXJlbmNlSWQiOiI0MTI4NjkyZS0wMjdjLTQ2ZDItYjAxNS01YWIzNGMwMjc3Y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Mi85NzgxMTE4NjI1MzkyLndiZWNwMTQyIiwiVXJpU3RyaW5nIjoiaHR0cHM6Ly9kb2kub3JnLzEwLjEwMDIvOTc4MTExODYyNTM5Mi53YmVjcDE0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aWFtIiwiQ3JlYXRlZE9uIjoiMjAyMC0wNy0wNlQwOTozNjo0NCIsIk1vZGlmaWVkQnkiOiJfTWlyaWFtIiwiSWQiOiJhMjg5OTdmMi1jMDkyLTQxMGItOGY0My05NThkZjI4NDM4OTEiLCJNb2RpZmllZE9uIjoiMjAyMC0wNy0wN1QxMDoyNzo0MSIsIlByb2plY3QiOnsiJHJlZiI6IjUifX1dLCJPcmdhbml6YXRpb25zIjpbXSwiT3RoZXJzSW52b2x2ZWQiOltd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}</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Leiter et al. 2015)</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 xml:space="preserve">. In mindfulness studies conducted in the setting of work, burnout is one of the most studied parameters. </w:t>
            </w:r>
          </w:p>
        </w:tc>
      </w:tr>
      <w:tr w:rsidR="00A973DE" w:rsidRPr="00CC5774" w:rsidTr="00324D0F">
        <w:tc>
          <w:tcPr>
            <w:tcW w:w="5000" w:type="pct"/>
          </w:tcPr>
          <w:p w:rsidR="00A973DE" w:rsidRPr="00043DED" w:rsidRDefault="00A973DE" w:rsidP="00B36997">
            <w:pPr>
              <w:spacing w:line="480" w:lineRule="auto"/>
              <w:rPr>
                <w:rFonts w:ascii="Times New Roman" w:hAnsi="Times New Roman" w:cs="Times New Roman"/>
                <w:lang w:val="en-US"/>
              </w:rPr>
            </w:pPr>
            <w:r w:rsidRPr="00043DED">
              <w:rPr>
                <w:rFonts w:ascii="Times New Roman" w:hAnsi="Times New Roman" w:cs="Times New Roman"/>
                <w:i/>
                <w:lang w:val="en-US"/>
              </w:rPr>
              <w:t>Work engagement</w:t>
            </w:r>
            <w:r w:rsidRPr="00043DED">
              <w:rPr>
                <w:rFonts w:ascii="Times New Roman" w:hAnsi="Times New Roman" w:cs="Times New Roman"/>
                <w:lang w:val="en-US"/>
              </w:rPr>
              <w:t xml:space="preserve"> is characterized by a positive work-related state of fulfilment </w:t>
            </w:r>
            <w:sdt>
              <w:sdtPr>
                <w:rPr>
                  <w:rFonts w:ascii="Times New Roman" w:hAnsi="Times New Roman" w:cs="Times New Roman"/>
                  <w:lang w:val="en-US"/>
                </w:rPr>
                <w:alias w:val="To edit, see citavi.com/edit"/>
                <w:tag w:val="CitaviPlaceholder#224363bf-210a-4b7e-8d58-2cbb88e90df3"/>
                <w:id w:val="-899276022"/>
                <w:placeholder>
                  <w:docPart w:val="80412F39FB934A7F948FD90B8847AB2B"/>
                </w:placeholder>
              </w:sdtPr>
              <w:sdtEndPr/>
              <w:sdtContent>
                <w:r w:rsidRPr="00043DED">
                  <w:rPr>
                    <w:rFonts w:ascii="Times New Roman" w:hAnsi="Times New Roman" w:cs="Times New Roman"/>
                    <w:noProof/>
                    <w:lang w:val="en-US"/>
                  </w:rPr>
                  <w:fldChar w:fldCharType="begin"/>
                </w:r>
                <w:r>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YzA3NTQ0LTcyNDAtNDc4NS04MGFmLTY2NTRhYWQ4NjEzOCIsIlJhbmdlTGVuZ3RoIjoyMywiUmVmZXJlbmNlSWQiOiJjMTQxN2JkOC00OGRlLTQxYzEtYjA0Ny1iZjEwMDU5M2U1N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c3LzAwMTMxNjQ0MDUyODI0NzEiLCJVcmlTdHJpbmciOiJodHRwczovL2RvaS5vcmcvMTAuMTE3Ny8wMDEzMTY0NDA1MjgyNDc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}</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Schaufeli et al. 2006)</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 xml:space="preserve">. The most frequently used instrument in the present studies is the </w:t>
            </w:r>
            <w:r w:rsidRPr="00043DED">
              <w:rPr>
                <w:rFonts w:ascii="Times New Roman" w:hAnsi="Times New Roman" w:cs="Times New Roman"/>
                <w:i/>
                <w:lang w:val="en-US"/>
              </w:rPr>
              <w:t>Utrecht Work Engagement Scale</w:t>
            </w:r>
            <w:r w:rsidRPr="00043DED">
              <w:rPr>
                <w:rFonts w:ascii="Times New Roman" w:hAnsi="Times New Roman" w:cs="Times New Roman"/>
                <w:lang w:val="en-US"/>
              </w:rPr>
              <w:t xml:space="preserve"> as well as questions developed by the authors themselves for participants on their work engagement. </w:t>
            </w:r>
          </w:p>
        </w:tc>
      </w:tr>
      <w:tr w:rsidR="00A973DE" w:rsidRPr="00CC5774" w:rsidTr="00324D0F">
        <w:tc>
          <w:tcPr>
            <w:tcW w:w="5000" w:type="pct"/>
          </w:tcPr>
          <w:p w:rsidR="00A973DE" w:rsidRPr="00043DED" w:rsidRDefault="00A973DE" w:rsidP="00B36997">
            <w:pPr>
              <w:spacing w:line="480" w:lineRule="auto"/>
              <w:rPr>
                <w:rFonts w:ascii="Times New Roman" w:hAnsi="Times New Roman" w:cs="Times New Roman"/>
                <w:lang w:val="en-US"/>
              </w:rPr>
            </w:pPr>
            <w:r w:rsidRPr="00043DED">
              <w:rPr>
                <w:rFonts w:ascii="Times New Roman" w:hAnsi="Times New Roman" w:cs="Times New Roman"/>
                <w:i/>
                <w:lang w:val="en-US"/>
              </w:rPr>
              <w:t xml:space="preserve">Absenteeism </w:t>
            </w:r>
            <w:r w:rsidRPr="00043DED">
              <w:rPr>
                <w:rFonts w:ascii="Times New Roman" w:hAnsi="Times New Roman" w:cs="Times New Roman"/>
                <w:lang w:val="en-US"/>
              </w:rPr>
              <w:t xml:space="preserve">describes absence from work due to various causes such as illness or lack of motivation </w:t>
            </w:r>
            <w:sdt>
              <w:sdtPr>
                <w:rPr>
                  <w:rFonts w:ascii="Times New Roman" w:hAnsi="Times New Roman" w:cs="Times New Roman"/>
                  <w:lang w:val="en-US"/>
                </w:rPr>
                <w:alias w:val="To edit, see citavi.com/edit"/>
                <w:tag w:val="CitaviPlaceholder#b8d8a598-4607-48ac-9fa1-3fa355e57b8b"/>
                <w:id w:val="-1633095876"/>
                <w:placeholder>
                  <w:docPart w:val="F9E31AFFF99C41C3AEE33559122E2A15"/>
                </w:placeholder>
              </w:sdtPr>
              <w:sdtEndPr/>
              <w:sdtContent>
                <w:r w:rsidRPr="00043DED">
                  <w:rPr>
                    <w:rFonts w:ascii="Times New Roman" w:hAnsi="Times New Roman" w:cs="Times New Roman"/>
                    <w:noProof/>
                    <w:lang w:val="en-US"/>
                  </w:rPr>
                  <w:fldChar w:fldCharType="begin"/>
                </w:r>
                <w:r>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NDE5YjcwLTlmYjUtNDc2MS1iMjU5LWJiZGY2ZGYwNzNkYSIsIlJhbmdlTGVuZ3RoIjoxMSwiUmVmZXJlbmNlSWQiOiIxZjBhM2ZhZC04M2FkLTRhZjctYmI4OC1iYzgxMGViNDcyM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dWtlIiwiTGFzdE5hbWUiOiJKYWhuIiwiUHJvdGVjdGVkIjpmYWxzZSwiU2V4IjoxLCJDcmVhdGVkQnkiOiJfbW0iLCJDcmVhdGVkT24iOiIyMDIxLTA2LTAyVDE1OjI0OjMzIiwiTW9kaWZpZWRCeSI6Il9tbSIsIklkIjoiNTRlYTNkYWYtZDRkOS00ZGM0LThjNzgtNDk3ODcyM2YwZGIxIiwiTW9kaWZpZWRPbiI6IjIwMjEtMDYtMDJUMTU6MjQ6Mz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SwiVXJpU3RyaW5nIjoiV2luZGVtdXRoLCBQZXRlcm1hbm4gZXQgYWwgKEhnKSAyMDE0IC0gUHJheGlzaGFuZGJ1Y2ggcHN5Y2hpc2NoZSBCZWxhc3R1bmdlbiBpbSBCZXJ1ZiAoMi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1bml2ZXJzdW0tc2hvcC5kZS9wcmF4aXNoYW5kYnVjaC1wc3ljaGlzY2hlLWJlbGFzdHVuZ2VuLWltLWJlcnVmLmh0bWwiLCJVcmlTdHJpbmciOiJodHRwczovL3d3dy51bml2ZXJzdW0tc2hvcC5kZS9wcmF4aXNoYW5kYnVjaC1wc3ljaGlzY2hlLWJlbGFzdHVuZ2VuLWltLWJlcnVmLmh0bWw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21tIiwiQ3JlYXRlZE9uIjoiMjAyMS0wNi0wMlQxNToyNDowMSIsIk1vZGlmaWVkQnkiOiJfbW0iLCJJZCI6ImY1ODYxMTBkLWY5NTEtNDJlNi1iMGIxLWU0YzRiMDgyMGIxZiIsIk1vZGlmaWVkT24iOiIyMDIxLTA2LTAyVDE1OjI0OjA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QtbmIuaW5mby8xMDQ0MTA3Mjg2LzA0IiwiVXJpU3RyaW5nIjoiaHR0cDovL2QtbmIuaW5mby8xMDQ0MTA3Mjg2LzA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}</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Jahn 2014)</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 xml:space="preserve">. It is calculated as the average number of days absent per person employed in a company within a certain period of time. In the context of the present studies, absenteeism is self-reported. </w:t>
            </w:r>
          </w:p>
        </w:tc>
      </w:tr>
      <w:tr w:rsidR="00A973DE" w:rsidRPr="00732304" w:rsidTr="00324D0F">
        <w:tc>
          <w:tcPr>
            <w:tcW w:w="5000" w:type="pct"/>
          </w:tcPr>
          <w:p w:rsidR="00A973DE" w:rsidRPr="00043DED" w:rsidRDefault="00A973DE" w:rsidP="00B36997">
            <w:pPr>
              <w:spacing w:line="480" w:lineRule="auto"/>
              <w:rPr>
                <w:rFonts w:ascii="Times New Roman" w:hAnsi="Times New Roman" w:cs="Times New Roman"/>
                <w:lang w:val="en-US"/>
              </w:rPr>
            </w:pPr>
            <w:r w:rsidRPr="00043DED">
              <w:rPr>
                <w:rFonts w:ascii="Times New Roman" w:hAnsi="Times New Roman" w:cs="Times New Roman"/>
                <w:i/>
                <w:lang w:val="en-US"/>
              </w:rPr>
              <w:t>Productivity</w:t>
            </w:r>
            <w:r w:rsidRPr="00043DED">
              <w:rPr>
                <w:rFonts w:ascii="Times New Roman" w:hAnsi="Times New Roman" w:cs="Times New Roman"/>
                <w:lang w:val="en-US"/>
              </w:rPr>
              <w:t xml:space="preserve">: In this study, productivity describes the work performance of an employee. This is partly self-assessed or collected at the company level. Productivity indicators here include absolute and relative presentism, i.e. showing up for work despite illness. These two aspects were measured using the </w:t>
            </w:r>
            <w:r w:rsidRPr="00043DED">
              <w:rPr>
                <w:rFonts w:ascii="Times New Roman" w:hAnsi="Times New Roman" w:cs="Times New Roman"/>
                <w:i/>
                <w:lang w:val="en-US"/>
              </w:rPr>
              <w:t>World Health Organization Health and Work Performance Questionnaire</w:t>
            </w:r>
            <w:r w:rsidRPr="00043DED">
              <w:rPr>
                <w:rFonts w:ascii="Times New Roman" w:hAnsi="Times New Roman" w:cs="Times New Roman"/>
                <w:lang w:val="en-US"/>
              </w:rPr>
              <w:t xml:space="preserve">, which </w:t>
            </w:r>
            <w:r w:rsidRPr="00043DED">
              <w:rPr>
                <w:rFonts w:ascii="Times New Roman" w:hAnsi="Times New Roman" w:cs="Times New Roman"/>
                <w:lang w:val="en-US"/>
              </w:rPr>
              <w:lastRenderedPageBreak/>
              <w:t xml:space="preserve">calculates the difference between self-assessed performance and the average performance level of the reference group (here the other participants in the intervention) (absolute presentism) or is defined as the ratio of one’s own performance compared to the possible performance measured by the average performance of the other colleagues/participants, i.e. relative presentism </w:t>
            </w:r>
            <w:sdt>
              <w:sdtPr>
                <w:rPr>
                  <w:rFonts w:ascii="Times New Roman" w:hAnsi="Times New Roman" w:cs="Times New Roman"/>
                  <w:lang w:val="en-US"/>
                </w:rPr>
                <w:alias w:val="To edit, see citavi.com/edit"/>
                <w:tag w:val="CitaviPlaceholder#b8d6f87b-1d2b-4c8c-a260-a2a983369dc0"/>
                <w:id w:val="1123347658"/>
                <w:placeholder>
                  <w:docPart w:val="B31C0EC73EAD4E83ACEA0B652C893C33"/>
                </w:placeholder>
              </w:sdtPr>
              <w:sdtEndPr/>
              <w:sdtContent>
                <w:r w:rsidRPr="00043DED">
                  <w:rPr>
                    <w:rFonts w:ascii="Times New Roman" w:hAnsi="Times New Roman" w:cs="Times New Roman"/>
                    <w:noProof/>
                    <w:lang w:val="en-US"/>
                  </w:rPr>
                  <w:fldChar w:fldCharType="begin"/>
                </w:r>
                <w:r>
                  <w:rPr>
                    <w:rFonts w:ascii="Times New Roman" w:hAnsi="Times New Roman" w:cs="Times New Roman"/>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YjliY2ZmLWM5NDItNGQ2MC05MmQ1LWJhZGM4MTM3NDk0YyIsIlJhbmdlTGVuZ3RoIjoyMCwiUmVmZXJlbmNlSWQiOiJjMTkyYzdjMi1iZDcxLTQ0NjUtYWQ5OS03MGI4ZTUwMWFj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TcvMDEuam9tLjAwMDAxMjY2ODMuNzUyMDEuYzUiLCJVcmlTdHJpbmciOiJodHRwczovL2RvaS5vcmcvMTAuMTA5Ny8wMS5qb20uMDAwMDEyNjY4My43NTIwMS5j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yaWFtIiwiQ3JlYXRlZE9uIjoiMjAyMC0wNy0wNlQwOTozNjo0NCIsIk1vZGlmaWVkQnkiOiJfTWlyaWFtIiwiSWQiOiI4YmI1ZWVhMy1jZGQ3LTQ0YWUtOWE2Mi1iNTVlMmZmZDkwZWIiLCJNb2RpZmllZE9uIjoiMjAyMC0wNy0wN1QxMDoyNzo0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1MTk0ODkzIiwiVXJpU3RyaW5nIjoiaHR0cDovL3d3dy5uY2JpLm5sbS5uaWguZ292L3B1Ym1lZC8xNTE5NDg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aHR0cHM6Ly93d3cubmNiaS5ubG0ubmloLmdvdi9wbWMvYXJ0aWNsZXMvUE1DNjg3ODU5MiIsIlVyaVN0cmluZyI6Imh0dHBzOi8vd3d3Lm5jYmkubmxtLm5paC5nb3YvcG1jL2FydGljbGVzL1BNQzY4Nzg1OTI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lyaWFtIiwiQ3JlYXRlZE9uIjoiMjAyMC0wNy0wNlQwOTozNjo0NCIsIk1vZGlmaWVkQnkiOiJfTWlyaWFtIiwiSWQiOiJiZDE0ZjljNC1kNzM5LTQxOWYtOTliZC1mZjVhNDQxMDNiZWMiLCJNb2RpZmllZE9uIjoiMjAyMC0wNy0wN1QxMDoyNzo0M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DIvbXByLjE2OCIsIlVyaVN0cmluZyI6Imh0dHBzOi8vZG9pLm9yZy8xMC4xMDAyL21wci4xNjg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mlhbSIsIkNyZWF0ZWRPbiI6IjIwMjAtMDctMDZUMDk6MzY6NDQiLCJNb2RpZmllZEJ5IjoiX01pcmlhbSIsIklkIjoiOTRkMzE3NDgtY2RjOS00NjRkLThkOTEtZjhjMDcyYTNiNDc5IiwiTW9kaWZpZWRPbiI6IjIwMjAtMDctMDdUMTA6Mjc6NDE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NTI5NzkwNiIsIlVyaVN0cmluZyI6Imh0dHA6Ly93d3cubmNiaS5ubG0ubmloLmdvdi9wdWJtZWQvMTUyOTc5MD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}</w:instrText>
                </w:r>
                <w:r w:rsidRPr="00043DED">
                  <w:rPr>
                    <w:rFonts w:ascii="Times New Roman" w:hAnsi="Times New Roman" w:cs="Times New Roman"/>
                    <w:noProof/>
                    <w:lang w:val="en-US"/>
                  </w:rPr>
                  <w:fldChar w:fldCharType="separate"/>
                </w:r>
                <w:r w:rsidRPr="00043DED">
                  <w:rPr>
                    <w:rFonts w:ascii="Times New Roman" w:hAnsi="Times New Roman" w:cs="Times New Roman"/>
                    <w:noProof/>
                    <w:lang w:val="en-US"/>
                  </w:rPr>
                  <w:t>(Kessler et al. 2004; Kessler und Ustün 2004)</w:t>
                </w:r>
                <w:r w:rsidRPr="00043DED">
                  <w:rPr>
                    <w:rFonts w:ascii="Times New Roman" w:hAnsi="Times New Roman" w:cs="Times New Roman"/>
                    <w:noProof/>
                    <w:lang w:val="en-US"/>
                  </w:rPr>
                  <w:fldChar w:fldCharType="end"/>
                </w:r>
              </w:sdtContent>
            </w:sdt>
            <w:r w:rsidRPr="00043DED">
              <w:rPr>
                <w:rFonts w:ascii="Times New Roman" w:hAnsi="Times New Roman" w:cs="Times New Roman"/>
                <w:lang w:val="en-US"/>
              </w:rPr>
              <w:t xml:space="preserve">. </w:t>
            </w:r>
          </w:p>
        </w:tc>
      </w:tr>
    </w:tbl>
    <w:p w:rsidR="00043DED" w:rsidRPr="00043DED" w:rsidRDefault="00043DED">
      <w:pPr>
        <w:rPr>
          <w:rFonts w:ascii="Times New Roman" w:hAnsi="Times New Roman" w:cs="Times New Roman"/>
          <w:lang w:val="en-US"/>
        </w:rPr>
      </w:pPr>
    </w:p>
    <w:p w:rsidR="00043DED" w:rsidRPr="00043DED" w:rsidRDefault="008B4A23">
      <w:pPr>
        <w:rPr>
          <w:rFonts w:ascii="Times New Roman" w:hAnsi="Times New Roman" w:cs="Times New Roman"/>
          <w:lang w:val="en-US"/>
        </w:rPr>
      </w:pPr>
      <w:r>
        <w:rPr>
          <w:rFonts w:ascii="Times New Roman" w:hAnsi="Times New Roman" w:cs="Times New Roman"/>
          <w:lang w:val="en-US"/>
        </w:rPr>
        <w:t>Table S3.2 I</w:t>
      </w:r>
      <w:r w:rsidRPr="00E304FD">
        <w:rPr>
          <w:rFonts w:ascii="Times New Roman" w:hAnsi="Times New Roman" w:cs="Times New Roman"/>
          <w:lang w:val="en-US"/>
        </w:rPr>
        <w:t>nstruments assigned to outcome categories</w:t>
      </w:r>
    </w:p>
    <w:tbl>
      <w:tblPr>
        <w:tblStyle w:val="Tabellenraster"/>
        <w:tblW w:w="5000" w:type="pct"/>
        <w:tblLook w:val="04A0" w:firstRow="1" w:lastRow="0" w:firstColumn="1" w:lastColumn="0" w:noHBand="0" w:noVBand="1"/>
      </w:tblPr>
      <w:tblGrid>
        <w:gridCol w:w="2019"/>
        <w:gridCol w:w="7043"/>
      </w:tblGrid>
      <w:tr w:rsidR="00A973DE" w:rsidRPr="00CC5774" w:rsidTr="00324D0F">
        <w:trPr>
          <w:trHeight w:val="240"/>
        </w:trPr>
        <w:tc>
          <w:tcPr>
            <w:tcW w:w="1114" w:type="pct"/>
            <w:hideMark/>
          </w:tcPr>
          <w:p w:rsidR="00A973DE" w:rsidRPr="00043DED" w:rsidRDefault="00A973DE" w:rsidP="00B36997">
            <w:pPr>
              <w:rPr>
                <w:rFonts w:ascii="Times New Roman" w:hAnsi="Times New Roman" w:cs="Times New Roman"/>
                <w:b/>
                <w:bCs/>
                <w:sz w:val="18"/>
              </w:rPr>
            </w:pPr>
            <w:r w:rsidRPr="00043DED">
              <w:rPr>
                <w:rFonts w:ascii="Times New Roman" w:hAnsi="Times New Roman" w:cs="Times New Roman"/>
                <w:b/>
                <w:bCs/>
                <w:sz w:val="18"/>
              </w:rPr>
              <w:t>Fine outcomes (25)</w:t>
            </w:r>
          </w:p>
        </w:tc>
        <w:tc>
          <w:tcPr>
            <w:tcW w:w="3886" w:type="pct"/>
            <w:noWrap/>
            <w:hideMark/>
          </w:tcPr>
          <w:p w:rsidR="00A973DE" w:rsidRPr="00043DED" w:rsidRDefault="00A973DE" w:rsidP="00B36997">
            <w:pPr>
              <w:rPr>
                <w:rFonts w:ascii="Times New Roman" w:hAnsi="Times New Roman" w:cs="Times New Roman"/>
                <w:b/>
                <w:bCs/>
                <w:sz w:val="18"/>
                <w:lang w:val="en-US"/>
              </w:rPr>
            </w:pPr>
            <w:r w:rsidRPr="00043DED">
              <w:rPr>
                <w:rFonts w:ascii="Times New Roman" w:hAnsi="Times New Roman" w:cs="Times New Roman"/>
                <w:b/>
                <w:bCs/>
                <w:sz w:val="18"/>
                <w:lang w:val="en-US"/>
              </w:rPr>
              <w:t>Name of instrument: sub-scale of instrument (number of items)</w:t>
            </w:r>
          </w:p>
        </w:tc>
      </w:tr>
      <w:tr w:rsidR="00A973DE" w:rsidRPr="00CC5774" w:rsidTr="00324D0F">
        <w:trPr>
          <w:trHeight w:val="240"/>
        </w:trPr>
        <w:tc>
          <w:tcPr>
            <w:tcW w:w="1114"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 </w:t>
            </w:r>
          </w:p>
        </w:tc>
        <w:tc>
          <w:tcPr>
            <w:tcW w:w="3886" w:type="pct"/>
            <w:noWrap/>
            <w:hideMark/>
          </w:tcPr>
          <w:p w:rsidR="00A973DE" w:rsidRPr="00043DED" w:rsidRDefault="00A973DE" w:rsidP="00B36997">
            <w:pPr>
              <w:rPr>
                <w:rFonts w:ascii="Times New Roman" w:hAnsi="Times New Roman" w:cs="Times New Roman"/>
                <w:b/>
                <w:bCs/>
                <w:sz w:val="18"/>
                <w:lang w:val="en-US"/>
              </w:rPr>
            </w:pPr>
            <w:r w:rsidRPr="00043DED">
              <w:rPr>
                <w:rFonts w:ascii="Times New Roman" w:hAnsi="Times New Roman" w:cs="Times New Roman"/>
                <w:b/>
                <w:bCs/>
                <w:sz w:val="18"/>
                <w:lang w:val="en-US"/>
              </w:rPr>
              <w:t> </w:t>
            </w:r>
          </w:p>
        </w:tc>
      </w:tr>
      <w:tr w:rsidR="00A973DE" w:rsidRPr="00043DED" w:rsidTr="00324D0F">
        <w:trPr>
          <w:trHeight w:val="240"/>
        </w:trPr>
        <w:tc>
          <w:tcPr>
            <w:tcW w:w="1114" w:type="pct"/>
            <w:vMerge w:val="restar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Blood Pressure (BP)</w:t>
            </w: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Blood pressure</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Blood pressure: Diastolic</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Blood pressure: Systolic</w:t>
            </w:r>
          </w:p>
        </w:tc>
      </w:tr>
      <w:tr w:rsidR="00A973DE" w:rsidRPr="00043DED" w:rsidTr="00324D0F">
        <w:trPr>
          <w:trHeight w:val="240"/>
        </w:trPr>
        <w:tc>
          <w:tcPr>
            <w:tcW w:w="1114"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Heart rate (HR)</w:t>
            </w: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Heart rate</w:t>
            </w:r>
          </w:p>
        </w:tc>
      </w:tr>
      <w:tr w:rsidR="00A973DE" w:rsidRPr="00043DED" w:rsidTr="00324D0F">
        <w:trPr>
          <w:trHeight w:val="240"/>
        </w:trPr>
        <w:tc>
          <w:tcPr>
            <w:tcW w:w="1114" w:type="pct"/>
            <w:vMerge w:val="restar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Heart rate variability (HRV)</w:t>
            </w: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HRV</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HRV: HF</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HRV: LF</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HRV: LF neutral</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HRV: LF recovery</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HRV: LF stressor</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HRV: LF/HF</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HRV: pNN50</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HRV: RMSSD</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HRV: RR interval</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HRV: SDNN</w:t>
            </w:r>
          </w:p>
        </w:tc>
      </w:tr>
      <w:tr w:rsidR="00A973DE" w:rsidRPr="00CC5774" w:rsidTr="00324D0F">
        <w:trPr>
          <w:trHeight w:val="240"/>
        </w:trPr>
        <w:tc>
          <w:tcPr>
            <w:tcW w:w="1114" w:type="pct"/>
            <w:vMerge w:val="restar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Pain</w:t>
            </w: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Body pain (visual-analogue scale): low back</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Body pain (visual-analogue scale): upper arm or neck</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Center for Epidemiological Studies Depression Scale (CES-D): average pain</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Center for Epidemiological Studies Depression Scale (CES-D): current pain</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Center for Epidemiological Studies Depression Scale (CES-D): worst pain</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Medical Outcomes Study (SF-36): bodily pain</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Pain</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Pain (Visual Analog Scale)</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Roland Morris Disability Questionnaire (RMDQ)</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ymptom Checklist 90-Revised (SCL-90-R): somatization</w:t>
            </w:r>
          </w:p>
        </w:tc>
      </w:tr>
      <w:tr w:rsidR="00A973DE" w:rsidRPr="00CC5774" w:rsidTr="00324D0F">
        <w:trPr>
          <w:trHeight w:val="255"/>
        </w:trPr>
        <w:tc>
          <w:tcPr>
            <w:tcW w:w="1114" w:type="pct"/>
            <w:vMerge w:val="restar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Subjective physical Health (SubjPhysHealth)</w:t>
            </w: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Daily Physical Symptom Checklist (DPS): Gastrointestinal subscale</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Daily Physical Symptom Checklist (DPS): General Aches subscale</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EuroQol (EQ-5D): utility score</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EuroQol (EQ-5D-5L)</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General Health Questionnaire (GHQ-12)</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General Health Questionnaire (GHQ-30)</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General Health Questionnaire (GHQ-28): general health</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General Health Questionnaire (GHQ-28): somatic complaints</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 xml:space="preserve">Health complaints </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Health Questionnaire (HQ): Frequency of somatic complaint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Health Questionnaire (HQ): Intensity of somatic complaint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Medical Outcomes Study (SF-12): physical health</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Medical Outcomes Study (SF-36): general health</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Medical Outcomes Study (SF-36): physical functioning</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Medical Outcomes Study (SF-36): role-physical</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Medical Outcomes Study (SF-36): vitality</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Medical Outcomes Study (SF-36): physical health</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Patient Health Questionnaire (9)</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 xml:space="preserve">Psychological General Well-Being Index (PGWBI): general health </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sychological General Well-Being Index (PGWBI): vitality</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hirom Vigor Scale: physical strength</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ymptom Checklist 90-Revised (SCL-90-R): global severity index</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Symptom Checklist-90 (SCL-90)</w:t>
            </w:r>
          </w:p>
        </w:tc>
      </w:tr>
      <w:tr w:rsidR="00A973DE" w:rsidRPr="00CC5774" w:rsidTr="00324D0F">
        <w:trPr>
          <w:trHeight w:val="225"/>
        </w:trPr>
        <w:tc>
          <w:tcPr>
            <w:tcW w:w="1114" w:type="pct"/>
            <w:vMerge w:val="restar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Affect</w:t>
            </w: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Affective Go/No-Go task: Total commission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Bad moods at home (percent of time 1-100): self-designed question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Bad moods at work (percent of time 1-100): self-designed question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Bradburn’s Affect Experience Index (AEI): negative affect</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Bradburn’s Affect Experience Index (AEI): positive affect</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Explicit affect using ambulatory assessments: negative affect</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Explicit affect using ambulatory assessments: positive affect</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Implicit Positive and Negative Affect Test: implicit positive affect</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Implicit Positive and Negative Affect Test: implicit negative affect</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ositive affect throughout the day</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ositive and Negative Affect Schedule (PANAS) (10): negative affect</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ositive and Negative Affect Schedule (PANAS): negative affect</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ositive and Negative Affect Schedule (PANAS): positive affect</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ositive and Negative Affect Schedule (PANAS-X): Attentivenes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ositive and Negative Affect Schedule (PANAS-X): Jovial</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ositive and Negative Affect Schedule (PANAS-X): negative affect</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ositive and Negative Affect Schedule (PANAS-X): Reduced fatigue</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ositive and Negative Affect Schedule (PANAS-X): Reduced fear</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ositive and Negative Affect Schedule (PANAS-X): Reduced guilt</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ositive and Negative Affect Schedule (PANAS-X): Reduced hostility</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ositive and Negative Affect Schedule (PANAS-X): Reduced sadnes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ositive and Negative Affect Schedule (PANAS-X): Reduced shynes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ositive and Negative Affect Schedule (PANAS-X): Self-assured</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ositive and Negative Affect Schedule (PANAS-X): Serenity</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 xml:space="preserve">Momentary negative affect: (self-designed, 2) </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 xml:space="preserve">Momentary positive affect: (self-designed, 2) </w:t>
            </w:r>
          </w:p>
        </w:tc>
      </w:tr>
      <w:tr w:rsidR="00A973DE" w:rsidRPr="00043DED" w:rsidTr="00324D0F">
        <w:trPr>
          <w:trHeight w:val="240"/>
        </w:trPr>
        <w:tc>
          <w:tcPr>
            <w:tcW w:w="1114" w:type="pct"/>
            <w:vMerge w:val="restar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Anxiety</w:t>
            </w: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Anxiety (visual analog scale)</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 xml:space="preserve">Beck Anxiety Inventory </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Brief Symptom Inventory: anxiety</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CDC Healthy Days - Days Anxious (part of CDC HRQOL-14)</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Depression, Anxiety, and Stress Scale (DASS): anxiety</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General Health Questionnaire (GHQ-28): anxiety</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Generalised Anxiety Disorder scale (GAD-7)</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Hospital Anxiety and Depression Scale (HAD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Hospital Anxiety and Depression Scale (HADS): anxiety</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Mood &amp; Anxiety Symptoms Questionnaire-30 (MASQ-30): anxiety</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rofile of Mood States (POMS): Anxiety</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ROMIS: instrument for sleep disturbance (short form): anxiety</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 xml:space="preserve">Self-Rating Anxiety Scale </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Smith Anxiety Scale (SA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tate-Trait Anxiety Inventory (STAI)</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tate-Trait Anxiety Inventory (STAI): state anxiety</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tate-Trait Anxiety Inventory (STAI): trait anxiety</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 xml:space="preserve">Psychological General Well-Being Index (PGWBI): anxiety </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ymptom Checklist 90-Revised (SCL-90-R): anxiety</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enn State Worry Questionnaire: trait worry</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tate worry and stressors: state worry - duration</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tate worry and stressors: state worry - frequency</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tate worry and stressors: state worry - severity</w:t>
            </w:r>
          </w:p>
        </w:tc>
      </w:tr>
      <w:tr w:rsidR="00A973DE" w:rsidRPr="00043DED" w:rsidTr="00324D0F">
        <w:trPr>
          <w:trHeight w:val="240"/>
        </w:trPr>
        <w:tc>
          <w:tcPr>
            <w:tcW w:w="1114" w:type="pct"/>
            <w:vMerge w:val="restar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Depression</w:t>
            </w: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Beck Depression Inventory</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Brief Symptom Inventory: depression</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Center for Epidemiological Studies Depression Scale (CES-D)</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Depression (Visual Analogue Scale)</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 xml:space="preserve">Depression, Anxiety, and Stress Scale (DASS) </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Depression, Anxiety, and Stress Scale (DASS): depression</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General Health Questionnaire (GHQ-28): depression</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Hospital Anxiety and Depression Scale (HADS): depression</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Medical Outcomes Study (SF-36): depression</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Patient Health Questionnaire (9): depression</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rofile of Mood States (POMS): Depression</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ROMIS: instrument for sleep disturbance (short form): depression</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sychological Distress Manifestation Scale (PDMS): Anxiety-Depression</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 xml:space="preserve">Psychological General Well-Being Index (PGWBI): depressed mood </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elf-Rating Depression Scale (SD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ymptom Checklist 90-Revised (SCL-90-R): depression</w:t>
            </w:r>
          </w:p>
        </w:tc>
      </w:tr>
      <w:tr w:rsidR="00A973DE" w:rsidRPr="00CC5774" w:rsidTr="00324D0F">
        <w:trPr>
          <w:trHeight w:val="240"/>
        </w:trPr>
        <w:tc>
          <w:tcPr>
            <w:tcW w:w="1114" w:type="pct"/>
            <w:vMerge w:val="restar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Distress</w:t>
            </w: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 xml:space="preserve">Cornell Medical Index Health Questionnaires </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Cornell Medical Index Health Questionnaires: emotional distres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Cornell Medical Index Health Questionnaires: physical distres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Cornell Medical Index Health Questionnaires: total distres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General measures of psychological distress: Global Severity Index</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General measures of psychological distress: Positive Symptoms Distress Index1</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General measures of psychological distress: Total of Positive Symptom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Interpersonal Reactivity Index (IRI): personal distress</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Kessler Psychological Distress Scale (10)</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Mood &amp; Anxiety Symptoms Questionnaire-30 (MASQ-30): distres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sychological distress (mix from survey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sychological Distress Manifestations at Work Scale</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ymptom Checklist 90-Revised (SCL-90-R): positive symptom distress index</w:t>
            </w:r>
          </w:p>
        </w:tc>
      </w:tr>
      <w:tr w:rsidR="00A973DE" w:rsidRPr="00043DED" w:rsidTr="00324D0F">
        <w:trPr>
          <w:trHeight w:val="285"/>
        </w:trPr>
        <w:tc>
          <w:tcPr>
            <w:tcW w:w="1114" w:type="pct"/>
            <w:vMerge w:val="restar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 xml:space="preserve">Subjective </w:t>
            </w:r>
            <w:r>
              <w:rPr>
                <w:rFonts w:ascii="Times New Roman" w:hAnsi="Times New Roman" w:cs="Times New Roman"/>
                <w:sz w:val="18"/>
              </w:rPr>
              <w:t>Mental</w:t>
            </w:r>
            <w:r w:rsidRPr="00043DED">
              <w:rPr>
                <w:rFonts w:ascii="Times New Roman" w:hAnsi="Times New Roman" w:cs="Times New Roman"/>
                <w:sz w:val="18"/>
              </w:rPr>
              <w:t xml:space="preserve"> Health (SubjPsychHealth)</w:t>
            </w: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Brief Symptom Inventory (BSI)</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Brief Symptom Inventory: global symptoms</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Brief Symptom Inventory: somatization</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CDC Healthy Days - Days in Poor Mental Health (part of CDC HRQOL-14)</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 xml:space="preserve">Concise Health Risk Tracking scale (CHRT): suicidal ideation </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General Health Questionnaire (GHQ-12): mental health</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 xml:space="preserve">Medical Outcomes Study: mental health (5) </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Medical Outcomes Study (SF-12): mental health</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Medical Outcomes Study (SF-36): emotional role functioning</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Medical Outcomes Study (SF-36): emotional well-being</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Medical Outcomes Study (SF-36): mental health</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sychological General Well-Being Index (PGWBI)</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sychological Well-Being Manifestations at Work Scale</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Self-Report Questionnaire-20 (SRQ-20)</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hirom Vigor Scale: emotional Energy</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hirom Vigor Scale: cognitive livelines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ymptom Checklist 90-Revised (SCL-90-R)</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ymptom Checklist 90-Revised (SCL-90-R): obsessive-compulsive</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ymptom Checklist 90-Revised (SCL-90-R): positive symptom total</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ymptom Checklist-90 (SCL-90): positive number</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Warwick Edinburgh Mental Well-being Scale</w:t>
            </w:r>
          </w:p>
        </w:tc>
      </w:tr>
      <w:tr w:rsidR="00A973DE" w:rsidRPr="00CC5774" w:rsidTr="00324D0F">
        <w:trPr>
          <w:trHeight w:val="255"/>
        </w:trPr>
        <w:tc>
          <w:tcPr>
            <w:tcW w:w="1114" w:type="pct"/>
            <w:vMerge w:val="restar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Psychological Inflexibility (PsychInflexibility)</w:t>
            </w: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Acceptance and Action Questionnaire (short)</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Acceptance and Action Questionnaire-II</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Brief Experiential Avoidance Questionnaire (BEAQ)</w:t>
            </w:r>
          </w:p>
        </w:tc>
      </w:tr>
      <w:tr w:rsidR="00A973DE" w:rsidRPr="00CC5774" w:rsidTr="00324D0F">
        <w:trPr>
          <w:trHeight w:val="240"/>
        </w:trPr>
        <w:tc>
          <w:tcPr>
            <w:tcW w:w="1114" w:type="pct"/>
            <w:vMerge w:val="restar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Stress</w:t>
            </w: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Calgary Symptoms of Stress Inventory (C-SOSI)</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Demand Control Support Questionnaire (DCSQ): control</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Demand Control Support Questionnaire (DCSQ): demand</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Depression, Anxiety, and Stress Scale (DASS): stres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Effort-Reward Imbalance questionnaire: work stres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General stress (self-designed question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Impact of Events Scale‐Revised (IES‐R)</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Implicit Association Test modified: implicit stres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Lipp Stress Symptoms Inventory (ISSL): last month</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Lipp Stress Symptoms Inventory (ISSL): last week</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Lipp Stress: Last 24 hSymptoms Inventory (ISSL)</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Nursing Stress Scale</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Occupational Stress Indicator (OSI-2)</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 xml:space="preserve">Perceived Stress Scale (PSS) </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Perceived Stress Scale (PSS) (10)</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Perceived Stress Scale (PSS) (14)</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erceived Stress Scale (PSS): modified to reflect work in school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olice Stress Questionnaire (PSQ): operational stressor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olice Stress Questionnaire (PSQ): organizational stressors</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Psychological Stress Measure (9)</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 xml:space="preserve">Questionnaire on Medical Workers' Stress (QMWS) </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Self-reported job stress</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Staff Stressor Questionnaire (SSQ)</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Stress (1)</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Stress (self-designed)</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Stress Adaption Scale (60)</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Uehata Stress Questionnaire (14)</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Work stress (self-designed)</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Work-related stress (self-designed)</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Work-related stress (Visual Analogue Scale)</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Work-Related Stress Indicator Tool (WSIT)</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Work-related stress scale by Lan (2004)</w:t>
            </w:r>
          </w:p>
        </w:tc>
      </w:tr>
      <w:tr w:rsidR="00A973DE" w:rsidRPr="00043DED" w:rsidTr="00324D0F">
        <w:trPr>
          <w:trHeight w:val="240"/>
        </w:trPr>
        <w:tc>
          <w:tcPr>
            <w:tcW w:w="1114" w:type="pct"/>
            <w:vMerge w:val="restar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Job Satisfaction (JobSatisfaction)</w:t>
            </w: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Brayfield-Rothe Scale</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Bell Adjustment Inventory: Job</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Household Income Labour Dynamics in Australia: job control</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Household Income Labour Dynamics in Australia: job demand/complexity</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Household Income Labour Dynamics in Australia: job security</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 xml:space="preserve">Job in General Scale (JIG) </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Job in General Scale (JIG) (short)</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Job satisfaction (1)</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Job satisfaction (Judge, Locke, Durham, and Kluger 1998) (5)</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Job Satisfaction Questionnaire (JSQ)</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Job Satisfaction Scale (2)</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Job Satisfaction Scale: instrinsic job satisfaction</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McCloskey/Mueller Satisfaction Scale (MMS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atisfaction with work life (self-designed, 5)</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atisfaction with Work-Family Balance Scale: satisfaction with work-life balance</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Work Limitations Questionnaire (WLQ) (25)</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Work-Family Conflict Scale: strain-based work-family conflict</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Work-Life Conflict Scale (Waumsley, Houston, &amp; Marks 2010) (3)</w:t>
            </w:r>
          </w:p>
        </w:tc>
      </w:tr>
      <w:tr w:rsidR="00A973DE" w:rsidRPr="00CC5774" w:rsidTr="00324D0F">
        <w:trPr>
          <w:trHeight w:val="30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Effort-Reward Imbalance Questionnaire: Effort score</w:t>
            </w:r>
          </w:p>
        </w:tc>
      </w:tr>
      <w:tr w:rsidR="00A973DE" w:rsidRPr="00CC5774" w:rsidTr="00324D0F">
        <w:trPr>
          <w:trHeight w:val="240"/>
        </w:trPr>
        <w:tc>
          <w:tcPr>
            <w:tcW w:w="1114" w:type="pct"/>
            <w:vMerge w:val="restar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 xml:space="preserve">Life Statisfaction (LifeSatisfaction) </w:t>
            </w: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Assessment of Quality of Life (AQoL-4D)</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Bell Adjustment Inventory: Emotional</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Bell Adjustment Inventory: Health</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Bell Adjustment Inventory: Home</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European Social Survey: Life Satisfaction</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Harmony in Life Scale (HILS)</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Life satisfaction (3)</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Life satisfaction: single-item scale from Lucas and Donnellan (2011)</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Orientation to Life Questionnaire (13)</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Overall quality of life: Linear Analog Self Assessment Scale (LASA)</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Overall quality of life: Linear Analog Self-Assessment Scale (LASA-12)</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atisfaction with home life (self-designed question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atisfaction with life questionnaire: health</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atisfaction with life questionnaire: quality of life</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atisfaction With Life Scale (SWLS)</w:t>
            </w:r>
          </w:p>
        </w:tc>
      </w:tr>
      <w:tr w:rsidR="00A973DE" w:rsidRPr="00CC5774" w:rsidTr="00324D0F">
        <w:trPr>
          <w:trHeight w:val="270"/>
        </w:trPr>
        <w:tc>
          <w:tcPr>
            <w:tcW w:w="1114" w:type="pct"/>
            <w:vMerge w:val="restar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Wellbeing</w:t>
            </w: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General well-being (self-designed question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Well-being: Visual Analogue Scale</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WHO-Five Well-being Index (WHO5)</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Work-related well-being (self-designed)</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sychological General Well-Being Index (PGWBI): positive well-being</w:t>
            </w:r>
          </w:p>
        </w:tc>
      </w:tr>
      <w:tr w:rsidR="00A973DE" w:rsidRPr="00CC5774" w:rsidTr="00324D0F">
        <w:trPr>
          <w:trHeight w:val="240"/>
        </w:trPr>
        <w:tc>
          <w:tcPr>
            <w:tcW w:w="1114" w:type="pct"/>
            <w:vMerge w:val="restar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Relaxation</w:t>
            </w: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Measure of Current Status: relax</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Recovery Experience Questionnaire: detachment from work during off-time</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Recovery Experience Questionnaire: today's psychological detachment</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mith Relaxation States Inventory (SRSI-3): basic relaxation</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mith Relaxation States Inventory (SRSI-3): core-mindfulnes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mith Relaxation States Inventory (SRSI-3): transcendence</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mith Relaxation States Inventory: disposition</w:t>
            </w:r>
          </w:p>
        </w:tc>
      </w:tr>
      <w:tr w:rsidR="00A973DE" w:rsidRPr="00043DED" w:rsidTr="00324D0F">
        <w:trPr>
          <w:trHeight w:val="240"/>
        </w:trPr>
        <w:tc>
          <w:tcPr>
            <w:tcW w:w="1114" w:type="pct"/>
            <w:vMerge w:val="restar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Sleep</w:t>
            </w: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Insomnia Severity Index (ISI)</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 xml:space="preserve">Jenkins Sleep Scale (JSS): Non-restorative sleep </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Jenkins Sleep Scale (JSS): Total sleep score</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ittsburgh Sleep Quality Index (PSQI)</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ittsburgh Sleep Quality Index (PSQI): Sleep disturbance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ittsburgh Sleep Quality Index (PSQI): Sleep duration</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ittsburgh Sleep Quality Index (PSQI): Sleep efficiency</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ittsburgh Sleep Quality Index (PSQI): Sleep quality</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ittsburgh Sleep Quality Index: last night's levels of sleep duration</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ittsburgh Sleep Quality Index: last night's levels of sleep quality</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ittsburgh Sleep Quality Index: sleep quality and duration</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ROMIS: instrument for sleep disturbance (short form)</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ROMIS: instrument for sleep disturbance (short form): sleep difficulties</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lang w:val="en-US"/>
              </w:rPr>
              <w:t xml:space="preserve">Sleep quantity and quality from Kahneman et al. </w:t>
            </w:r>
            <w:r w:rsidRPr="00043DED">
              <w:rPr>
                <w:rFonts w:ascii="Times New Roman" w:hAnsi="Times New Roman" w:cs="Times New Roman"/>
                <w:sz w:val="18"/>
              </w:rPr>
              <w:t>(2004): quality of sleep</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lang w:val="en-US"/>
              </w:rPr>
              <w:t xml:space="preserve">Sleep quantity and quality from Kahneman et al. </w:t>
            </w:r>
            <w:r w:rsidRPr="00043DED">
              <w:rPr>
                <w:rFonts w:ascii="Times New Roman" w:hAnsi="Times New Roman" w:cs="Times New Roman"/>
                <w:sz w:val="18"/>
              </w:rPr>
              <w:t>(2004): quantity of sleep</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Sleep (Visual Aanalog Scale)</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leeping time: mean daily minutes asleep (recorded by Charge2 device)</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lang w:val="en-US"/>
              </w:rPr>
              <w:t xml:space="preserve">Sleep quantity and quality from Kahneman et al. </w:t>
            </w:r>
            <w:r w:rsidRPr="00043DED">
              <w:rPr>
                <w:rFonts w:ascii="Times New Roman" w:hAnsi="Times New Roman" w:cs="Times New Roman"/>
                <w:sz w:val="18"/>
              </w:rPr>
              <w:t>(2004): insomnia (7)</w:t>
            </w:r>
          </w:p>
        </w:tc>
      </w:tr>
      <w:tr w:rsidR="00A973DE" w:rsidRPr="00CC5774" w:rsidTr="00324D0F">
        <w:trPr>
          <w:trHeight w:val="240"/>
        </w:trPr>
        <w:tc>
          <w:tcPr>
            <w:tcW w:w="1114" w:type="pct"/>
            <w:vMerge w:val="restar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Mindfulness</w:t>
            </w: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Cognitive and Affective Mindfulness Scale-Revised (CAMS-R)</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Cognitive and Affective Mindfulness Scale-Revised (CAMS-R) (12)</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Cognitive and Affective Mindfulness Scale-Revised (CAMS-R) (7)</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Experiences Questionnaire: Decentering</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Five Facet Mindfulness Questionnaire (FFMQ) (14)</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Five Facet Mindfulness Questionnaire (FFMQ) (39)</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Five Facet Mindfulness Questionnaire (FFMQ) + Mindfulness in Teaching Scale (MTS) (5)</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Five Facet Mindfulness Questionnaire (FFMQ): acting with awarenes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Five Facet Mindfulness Questionnaire (FFMQ): describing</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Five Facet Mindfulness Questionnaire (FFMQ): nonjudging</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Five Facet Mindfulness Questionnaire (FFMQ): nonreacting</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Five Facet Mindfulness Questionnaire (FFMQ): observing</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Five Facet Mindfulness Questionnaire (FFMQ): overall</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Five Facet Mindfulness Questionnaire Short form (FFMQ-SF): acting with awarenes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Five Facet Mindfulness Questionnaire Short form (FFMQ-SF): describing</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Five Facet Mindfulness Questionnaire Short form (FFMQ-SF): non-judging</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Five Facet Mindfulness Questionnaire Short form (FFMQ-SF): non-reacting</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Five Factor Mindfulness Questionnaire (FFM)</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Freiburg Mindfulness Inventory (FMI)</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Kentucky Inventory of Mindfulness Skills-Short Version (KIM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Mindful Attention Awareness Scale (MAA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Mindful Attention Awareness Scale (MAAS): state</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Toronto Mindfulness Scale (TMS)</w:t>
            </w:r>
          </w:p>
        </w:tc>
      </w:tr>
      <w:tr w:rsidR="00A973DE" w:rsidRPr="00043DED" w:rsidTr="00324D0F">
        <w:trPr>
          <w:trHeight w:val="240"/>
        </w:trPr>
        <w:tc>
          <w:tcPr>
            <w:tcW w:w="1114" w:type="pct"/>
            <w:vMerge w:val="restar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Resilience</w:t>
            </w: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Block Ego-Resilience scale (10)</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Brief Resilience Scale (BR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Connor-Davidson Resilience Scale (CD-RISC)</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Resilience Scale (14)</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Resilience short scale (8) (Soucek et al. 2015)</w:t>
            </w:r>
          </w:p>
        </w:tc>
      </w:tr>
      <w:tr w:rsidR="00A973DE" w:rsidRPr="00043DED" w:rsidTr="00324D0F">
        <w:trPr>
          <w:trHeight w:val="240"/>
        </w:trPr>
        <w:tc>
          <w:tcPr>
            <w:tcW w:w="1114" w:type="pct"/>
            <w:vMerge w:val="restar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Self Compassion (SelfCompassion)</w:t>
            </w: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Self-Compassion Scale (SC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elf-Compassion Scale (SCS) modified</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elf-Compassion Scale (SCS) short</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elf-Compassion Scale (SCS): common humanity</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 xml:space="preserve">Self-Compassion Scale (SCS): isolation </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elf-Compassion Scale (SCS): mindfulnes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elf-Compassion Scale (SCS): over-identification</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elf-Compassion Scale (SCS): self-judgment</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elf-Compassion Scale (SCS): self-kindness</w:t>
            </w:r>
          </w:p>
        </w:tc>
      </w:tr>
      <w:tr w:rsidR="00A973DE" w:rsidRPr="00043DED" w:rsidTr="00324D0F">
        <w:trPr>
          <w:trHeight w:val="240"/>
        </w:trPr>
        <w:tc>
          <w:tcPr>
            <w:tcW w:w="1114" w:type="pct"/>
            <w:vMerge w:val="restar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Self Efficacy (SelfEfficacy)</w:t>
            </w: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Caring Efficacy Scale</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Inventory of Positive Psychological Attitudes (IPPA): self-confidence during stres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Occupational self-efficacy scale (short)</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Self-Efficacy Scale: modified</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Teacher Self-Efficacy Scale</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 xml:space="preserve">Performance-based self-esteem scale </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Rosenberg Self-Esteem Scale (RSES)</w:t>
            </w:r>
          </w:p>
        </w:tc>
      </w:tr>
      <w:tr w:rsidR="00A973DE" w:rsidRPr="00043DED" w:rsidTr="00324D0F">
        <w:trPr>
          <w:trHeight w:val="240"/>
        </w:trPr>
        <w:tc>
          <w:tcPr>
            <w:tcW w:w="1114" w:type="pct"/>
            <w:vMerge w:val="restar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Absenteeism</w:t>
            </w: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Absences from work</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Absenteeism</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Health-related lost productive time: Absent day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Health-related lost productive time: Lost days total</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Sickness Absence</w:t>
            </w:r>
          </w:p>
        </w:tc>
      </w:tr>
      <w:tr w:rsidR="00A973DE" w:rsidRPr="00043DED" w:rsidTr="00324D0F">
        <w:trPr>
          <w:trHeight w:val="240"/>
        </w:trPr>
        <w:tc>
          <w:tcPr>
            <w:tcW w:w="1114" w:type="pct"/>
            <w:vMerge w:val="restar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Burnout</w:t>
            </w: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Copenhagen Burnout Inventory (CBI)</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Experience and Evaluation of Work: need for recovery scale (11)</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Maslach Burnout Inventory - Educators Survey (MBI-ES): depersonalization</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Maslach Burnout Inventory - Educators Survey (MBI-ES): emotional exhaustion</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Maslach Burnout Inventory - Educators Survey (MBI-ES): personal accomplishment</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Maslach Burnout Inventory (MBI)</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Maslach Burnout Inventory (MBI) (shortened)</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Maslach Burnout Inventory (MBI): depersonalization</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Maslach Burnout Inventory (MBI): emotional exhaustion</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Maslach Burnout Inventory (MBI): personal accomplishment</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Maslach Burnout Inventory (MBI): professional efficacy</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Maslach Burnout Inventory-Educators Survey (MBI-E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MBI-Human Services Survey (MBI-HSS): depersonalization</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MBI-Human Services Survey (MBI-HSS): emotional exhaustion</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MBI-Human Services Survey (MBI-HSS): personal accomplishment</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Oldenburg Burnout Inventory (OLBI)</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Oldenburg Burnout Inventory (OLBI): emotional exhaustion (4)</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Professional Quality of Life (ProQOL): burnout</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Shirom-Melamed Burnout Measure (SMBM)</w:t>
            </w:r>
          </w:p>
        </w:tc>
      </w:tr>
      <w:tr w:rsidR="00A973DE" w:rsidRPr="00043DED" w:rsidTr="00324D0F">
        <w:trPr>
          <w:trHeight w:val="240"/>
        </w:trPr>
        <w:tc>
          <w:tcPr>
            <w:tcW w:w="1114" w:type="pct"/>
            <w:vMerge w:val="restar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Work Engagement (WorkEngagement)</w:t>
            </w: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Utrecht Work Engagement Scale (UWES) (17)</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Utrecht Work Engagement Scale (UWES) (9)</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Utrecht Work Engagement Scale (UWES) (9): dedication</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Utrecht Work Engagement Scale (UWES): absorption</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 xml:space="preserve">Work Commitment </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 xml:space="preserve">Work Engagement </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 xml:space="preserve">Company's own productivity measure </w:t>
            </w:r>
          </w:p>
        </w:tc>
      </w:tr>
      <w:tr w:rsidR="00A973DE" w:rsidRPr="00CC5774" w:rsidTr="00324D0F">
        <w:trPr>
          <w:trHeight w:val="240"/>
        </w:trPr>
        <w:tc>
          <w:tcPr>
            <w:tcW w:w="1114" w:type="pct"/>
            <w:vMerge w:val="restar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Productivity</w:t>
            </w: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WHO Health and Work Performance Questionnaire (HPQ): absolute presenteeism</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WHO Health and Work Performance Questionnaire (HPQ): relative presenteeism</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Health-related lost productive time: Inefficient days</w:t>
            </w:r>
          </w:p>
        </w:tc>
      </w:tr>
      <w:tr w:rsidR="00A973DE" w:rsidRPr="00CC5774"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lang w:val="en-US"/>
              </w:rPr>
            </w:pPr>
            <w:r w:rsidRPr="00043DED">
              <w:rPr>
                <w:rFonts w:ascii="Times New Roman" w:hAnsi="Times New Roman" w:cs="Times New Roman"/>
                <w:sz w:val="18"/>
                <w:lang w:val="en-US"/>
              </w:rPr>
              <w:t>One self-designed item on daily productivity</w:t>
            </w:r>
          </w:p>
        </w:tc>
      </w:tr>
      <w:tr w:rsidR="00A973DE" w:rsidRPr="00043DED" w:rsidTr="00324D0F">
        <w:trPr>
          <w:trHeight w:val="240"/>
        </w:trPr>
        <w:tc>
          <w:tcPr>
            <w:tcW w:w="1114" w:type="pct"/>
            <w:vMerge/>
            <w:hideMark/>
          </w:tcPr>
          <w:p w:rsidR="00A973DE" w:rsidRPr="00043DED" w:rsidRDefault="00A973DE" w:rsidP="00B36997">
            <w:pPr>
              <w:rPr>
                <w:rFonts w:ascii="Times New Roman" w:hAnsi="Times New Roman" w:cs="Times New Roman"/>
                <w:sz w:val="18"/>
                <w:lang w:val="en-US"/>
              </w:rPr>
            </w:pPr>
          </w:p>
        </w:tc>
        <w:tc>
          <w:tcPr>
            <w:tcW w:w="3886" w:type="pct"/>
            <w:hideMark/>
          </w:tcPr>
          <w:p w:rsidR="00A973DE" w:rsidRPr="00043DED" w:rsidRDefault="00A973DE" w:rsidP="00B36997">
            <w:pPr>
              <w:rPr>
                <w:rFonts w:ascii="Times New Roman" w:hAnsi="Times New Roman" w:cs="Times New Roman"/>
                <w:sz w:val="18"/>
              </w:rPr>
            </w:pPr>
            <w:r w:rsidRPr="00043DED">
              <w:rPr>
                <w:rFonts w:ascii="Times New Roman" w:hAnsi="Times New Roman" w:cs="Times New Roman"/>
                <w:sz w:val="18"/>
              </w:rPr>
              <w:t>Productivity (1)</w:t>
            </w:r>
          </w:p>
        </w:tc>
      </w:tr>
    </w:tbl>
    <w:p w:rsidR="005F0BFB" w:rsidRPr="00043DED" w:rsidRDefault="005F0BFB">
      <w:pPr>
        <w:rPr>
          <w:rFonts w:ascii="Times New Roman" w:hAnsi="Times New Roman" w:cs="Times New Roman"/>
          <w:sz w:val="18"/>
          <w:lang w:val="en-US"/>
        </w:rPr>
      </w:pPr>
    </w:p>
    <w:sdt>
      <w:sdtPr>
        <w:rPr>
          <w:rFonts w:ascii="Times New Roman" w:eastAsiaTheme="minorHAnsi" w:hAnsi="Times New Roman" w:cs="Times New Roman"/>
          <w:color w:val="auto"/>
          <w:sz w:val="22"/>
          <w:szCs w:val="22"/>
          <w:lang w:val="en-US"/>
        </w:rPr>
        <w:tag w:val="CitaviBibliography"/>
        <w:id w:val="192196988"/>
        <w:placeholder>
          <w:docPart w:val="DefaultPlaceholder_-1854013440"/>
        </w:placeholder>
      </w:sdtPr>
      <w:sdtEndPr/>
      <w:sdtContent>
        <w:p w:rsidR="00A67795" w:rsidRPr="00043DED" w:rsidRDefault="00A67795" w:rsidP="00043DED">
          <w:pPr>
            <w:pStyle w:val="CitaviBibliographyHeading"/>
            <w:rPr>
              <w:rFonts w:ascii="Times New Roman" w:hAnsi="Times New Roman" w:cs="Times New Roman"/>
              <w:lang w:val="en-US"/>
            </w:rPr>
          </w:pPr>
          <w:r w:rsidRPr="00043DED">
            <w:rPr>
              <w:rFonts w:ascii="Times New Roman" w:hAnsi="Times New Roman" w:cs="Times New Roman"/>
              <w:lang w:val="en-US"/>
            </w:rPr>
            <w:fldChar w:fldCharType="begin"/>
          </w:r>
          <w:r w:rsidRPr="00043DED">
            <w:rPr>
              <w:rFonts w:ascii="Times New Roman" w:hAnsi="Times New Roman" w:cs="Times New Roman"/>
              <w:lang w:val="en-US"/>
            </w:rPr>
            <w:instrText>ADDIN CitaviBibliography</w:instrText>
          </w:r>
          <w:r w:rsidRPr="00043DED">
            <w:rPr>
              <w:rFonts w:ascii="Times New Roman" w:hAnsi="Times New Roman" w:cs="Times New Roman"/>
              <w:lang w:val="en-US"/>
            </w:rPr>
            <w:fldChar w:fldCharType="separate"/>
          </w:r>
          <w:r>
            <w:rPr>
              <w:rFonts w:ascii="Times New Roman" w:hAnsi="Times New Roman" w:cs="Times New Roman"/>
              <w:lang w:val="en-US"/>
            </w:rPr>
            <w:t xml:space="preserve">References </w:t>
          </w:r>
        </w:p>
        <w:p w:rsidR="00A67795"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lang w:val="en-US"/>
            </w:rPr>
            <w:t xml:space="preserve">Baer, Ruth A. (2003): Mindfulness Training as a Clinical Intervention: A Conceptual and Empirical Review. In: </w:t>
          </w:r>
          <w:r w:rsidRPr="00043DED">
            <w:rPr>
              <w:rFonts w:ascii="Times New Roman" w:hAnsi="Times New Roman" w:cs="Times New Roman"/>
              <w:i/>
              <w:lang w:val="en-US"/>
            </w:rPr>
            <w:t xml:space="preserve">Clinical Psychology: Science and Practice </w:t>
          </w:r>
          <w:r w:rsidRPr="00043DED">
            <w:rPr>
              <w:rFonts w:ascii="Times New Roman" w:hAnsi="Times New Roman" w:cs="Times New Roman"/>
              <w:lang w:val="en-US"/>
            </w:rPr>
            <w:t>10 (2), S. 125–143. DOI: 10.1093/clipsy.bpg015.</w:t>
          </w:r>
        </w:p>
        <w:p w:rsidR="00A67795" w:rsidRPr="00043DED" w:rsidRDefault="00A67795" w:rsidP="00043DED">
          <w:pPr>
            <w:pStyle w:val="CitaviBibliographyEntry"/>
            <w:rPr>
              <w:rFonts w:ascii="Times New Roman" w:hAnsi="Times New Roman" w:cs="Times New Roman"/>
            </w:rPr>
          </w:pPr>
          <w:r w:rsidRPr="00043DED">
            <w:rPr>
              <w:rFonts w:ascii="Times New Roman" w:hAnsi="Times New Roman" w:cs="Times New Roman"/>
              <w:lang w:val="en-US"/>
            </w:rPr>
            <w:t xml:space="preserve">Bandelow, Borwin; Boerner J, Reinhard; Kasper, Siegfried; Linden, Michael; Wittchen, Hans-Ulrich; Möller, Hans-Jürgen (2013): The diagnosis and treatment of generalized anxiety disorder. </w:t>
          </w:r>
          <w:r w:rsidRPr="00043DED">
            <w:rPr>
              <w:rFonts w:ascii="Times New Roman" w:hAnsi="Times New Roman" w:cs="Times New Roman"/>
            </w:rPr>
            <w:t xml:space="preserve">In: </w:t>
          </w:r>
          <w:r w:rsidRPr="00043DED">
            <w:rPr>
              <w:rFonts w:ascii="Times New Roman" w:hAnsi="Times New Roman" w:cs="Times New Roman"/>
              <w:i/>
            </w:rPr>
            <w:t xml:space="preserve">Deutsches Ärzteblatt international </w:t>
          </w:r>
          <w:r w:rsidRPr="00043DED">
            <w:rPr>
              <w:rFonts w:ascii="Times New Roman" w:hAnsi="Times New Roman" w:cs="Times New Roman"/>
            </w:rPr>
            <w:t>110 (17), 300-309. DOI: 10.3238/arztebl.2013.0300.</w:t>
          </w:r>
        </w:p>
        <w:p w:rsidR="00A67795"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rPr>
            <w:t xml:space="preserve">Bandura, Albert (2010): Self-Efficacy. </w:t>
          </w:r>
          <w:r w:rsidRPr="00043DED">
            <w:rPr>
              <w:rFonts w:ascii="Times New Roman" w:hAnsi="Times New Roman" w:cs="Times New Roman"/>
              <w:lang w:val="en-US"/>
            </w:rPr>
            <w:t>In: Irving B. Weiner und Raymond J. Corsini (Hg.): The Corsini encyclopedia of psychology. Hoboken, NJ: Wiley (Wiley Online library).</w:t>
          </w:r>
        </w:p>
        <w:p w:rsidR="00A67795" w:rsidRPr="00043DED" w:rsidRDefault="00A67795" w:rsidP="00043DED">
          <w:pPr>
            <w:pStyle w:val="CitaviBibliographyEntry"/>
            <w:rPr>
              <w:rFonts w:ascii="Times New Roman" w:hAnsi="Times New Roman" w:cs="Times New Roman"/>
            </w:rPr>
          </w:pPr>
          <w:r w:rsidRPr="00043DED">
            <w:rPr>
              <w:rFonts w:ascii="Times New Roman" w:hAnsi="Times New Roman" w:cs="Times New Roman"/>
              <w:lang w:val="en-US"/>
            </w:rPr>
            <w:t xml:space="preserve">Bond, Frank W.; Hayes, Steven C.; Baer, Ruth A.; Carpenter, Kenneth M.; Guenole, Nigel; Orcutt, Holly K. et al. (2011): Preliminary psychometric properties of the Acceptance and Action Questionnaire-II: a revised measure of psychological inflexibility and experiential avoidance. </w:t>
          </w:r>
          <w:r w:rsidRPr="00043DED">
            <w:rPr>
              <w:rFonts w:ascii="Times New Roman" w:hAnsi="Times New Roman" w:cs="Times New Roman"/>
            </w:rPr>
            <w:t xml:space="preserve">In: </w:t>
          </w:r>
          <w:r w:rsidRPr="00043DED">
            <w:rPr>
              <w:rFonts w:ascii="Times New Roman" w:hAnsi="Times New Roman" w:cs="Times New Roman"/>
              <w:i/>
            </w:rPr>
            <w:t xml:space="preserve">Behavior therapy </w:t>
          </w:r>
          <w:r w:rsidRPr="00043DED">
            <w:rPr>
              <w:rFonts w:ascii="Times New Roman" w:hAnsi="Times New Roman" w:cs="Times New Roman"/>
            </w:rPr>
            <w:t>42 (4), S. 676–688. DOI: 10.1016/j.beth.2011.03.007.</w:t>
          </w:r>
        </w:p>
        <w:p w:rsidR="00A67795"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rPr>
            <w:t xml:space="preserve">Bretschneider, Julia; Kuhnert, Ronny; Hapke, Ulfert (2017): Depressive Symptomatik bei Erwachsenen in Deutschland. </w:t>
          </w:r>
          <w:r w:rsidRPr="00043DED">
            <w:rPr>
              <w:rFonts w:ascii="Times New Roman" w:hAnsi="Times New Roman" w:cs="Times New Roman"/>
              <w:lang w:val="en-US"/>
            </w:rPr>
            <w:t xml:space="preserve">In: </w:t>
          </w:r>
          <w:r w:rsidRPr="00043DED">
            <w:rPr>
              <w:rFonts w:ascii="Times New Roman" w:hAnsi="Times New Roman" w:cs="Times New Roman"/>
              <w:i/>
              <w:lang w:val="en-US"/>
            </w:rPr>
            <w:t xml:space="preserve">Journal of Health Monitoring </w:t>
          </w:r>
          <w:r w:rsidRPr="00043DED">
            <w:rPr>
              <w:rFonts w:ascii="Times New Roman" w:hAnsi="Times New Roman" w:cs="Times New Roman"/>
              <w:lang w:val="en-US"/>
            </w:rPr>
            <w:t>2 (3), S. 81–88. DOI: 10.17886/RKI-GBE-2017-058.</w:t>
          </w:r>
        </w:p>
        <w:p w:rsidR="00A67795"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lang w:val="en-US"/>
            </w:rPr>
            <w:t xml:space="preserve">Connor, Kathryn M.; Davidson, Jonathan R. T. (2003): Development of a new resilience scale: the Connor-Davidson Resilience Scale (CD-RISC). In: </w:t>
          </w:r>
          <w:r w:rsidRPr="00043DED">
            <w:rPr>
              <w:rFonts w:ascii="Times New Roman" w:hAnsi="Times New Roman" w:cs="Times New Roman"/>
              <w:i/>
              <w:lang w:val="en-US"/>
            </w:rPr>
            <w:t xml:space="preserve">Depression and anxiety </w:t>
          </w:r>
          <w:r w:rsidRPr="00043DED">
            <w:rPr>
              <w:rFonts w:ascii="Times New Roman" w:hAnsi="Times New Roman" w:cs="Times New Roman"/>
              <w:lang w:val="en-US"/>
            </w:rPr>
            <w:t>18 (2), S. 76–82. DOI: 10.1002/da.10113.</w:t>
          </w:r>
        </w:p>
        <w:p w:rsidR="00A67795"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lang w:val="en-US"/>
            </w:rPr>
            <w:t xml:space="preserve">Cramer, Holger; Lauche, Romy; Langhorst, Jost; Dobos, Gustav (2013): Yoga for depression: a systematic review and meta-analysis. In: </w:t>
          </w:r>
          <w:r w:rsidRPr="00043DED">
            <w:rPr>
              <w:rFonts w:ascii="Times New Roman" w:hAnsi="Times New Roman" w:cs="Times New Roman"/>
              <w:i/>
              <w:lang w:val="en-US"/>
            </w:rPr>
            <w:t xml:space="preserve">Depression and anxiety </w:t>
          </w:r>
          <w:r w:rsidRPr="00043DED">
            <w:rPr>
              <w:rFonts w:ascii="Times New Roman" w:hAnsi="Times New Roman" w:cs="Times New Roman"/>
              <w:lang w:val="en-US"/>
            </w:rPr>
            <w:t>30 (11), S. 1068–1083. DOI: 10.1002/da.22166.</w:t>
          </w:r>
        </w:p>
        <w:p w:rsidR="00A67795" w:rsidRPr="00043DED" w:rsidRDefault="00A67795" w:rsidP="00043DED">
          <w:pPr>
            <w:pStyle w:val="CitaviBibliographyEntry"/>
            <w:rPr>
              <w:rFonts w:ascii="Times New Roman" w:hAnsi="Times New Roman" w:cs="Times New Roman"/>
            </w:rPr>
          </w:pPr>
          <w:r w:rsidRPr="00043DED">
            <w:rPr>
              <w:rFonts w:ascii="Times New Roman" w:hAnsi="Times New Roman" w:cs="Times New Roman"/>
              <w:lang w:val="en-US"/>
            </w:rPr>
            <w:t xml:space="preserve">Davidson, Richard J. (2010): Empirical explorations of mindfulness: conceptual and methodological conundrums. </w:t>
          </w:r>
          <w:r w:rsidRPr="00043DED">
            <w:rPr>
              <w:rFonts w:ascii="Times New Roman" w:hAnsi="Times New Roman" w:cs="Times New Roman"/>
            </w:rPr>
            <w:t xml:space="preserve">In: </w:t>
          </w:r>
          <w:r w:rsidRPr="00043DED">
            <w:rPr>
              <w:rFonts w:ascii="Times New Roman" w:hAnsi="Times New Roman" w:cs="Times New Roman"/>
              <w:i/>
            </w:rPr>
            <w:t xml:space="preserve">Emotion (Washington, D.C.) </w:t>
          </w:r>
          <w:r w:rsidRPr="00043DED">
            <w:rPr>
              <w:rFonts w:ascii="Times New Roman" w:hAnsi="Times New Roman" w:cs="Times New Roman"/>
            </w:rPr>
            <w:t>10 (1), S. 8–11. DOI: 10.1037/a0018480.</w:t>
          </w:r>
        </w:p>
        <w:p w:rsidR="00A67795" w:rsidRPr="00043DED" w:rsidRDefault="00A67795" w:rsidP="00043DED">
          <w:pPr>
            <w:pStyle w:val="CitaviBibliographyEntry"/>
            <w:rPr>
              <w:rFonts w:ascii="Times New Roman" w:hAnsi="Times New Roman" w:cs="Times New Roman"/>
            </w:rPr>
          </w:pPr>
          <w:r w:rsidRPr="00043DED">
            <w:rPr>
              <w:rFonts w:ascii="Times New Roman" w:hAnsi="Times New Roman" w:cs="Times New Roman"/>
            </w:rPr>
            <w:t xml:space="preserve">Esch, Tobias (2002): Gesund im Stress: Der Wandel des Stresskonzeptes und seine Bedeutung für Prävention, Gesundheit und Lebensstil. In: </w:t>
          </w:r>
          <w:r w:rsidRPr="00043DED">
            <w:rPr>
              <w:rFonts w:ascii="Times New Roman" w:hAnsi="Times New Roman" w:cs="Times New Roman"/>
              <w:i/>
            </w:rPr>
            <w:t xml:space="preserve">Gesundheitswesen (Bundesverband der Arzte des Offentlichen Gesundheitsdienstes (Germany)) </w:t>
          </w:r>
          <w:r w:rsidRPr="00043DED">
            <w:rPr>
              <w:rFonts w:ascii="Times New Roman" w:hAnsi="Times New Roman" w:cs="Times New Roman"/>
            </w:rPr>
            <w:t>64 (2), S. 73–81. DOI: 10.1055/s-2002-20275.</w:t>
          </w:r>
        </w:p>
        <w:p w:rsidR="00A67795"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rPr>
            <w:t xml:space="preserve">Esch, Tobias (2014): Die neuronale Basis von Meditation und Achtsamkeit. </w:t>
          </w:r>
          <w:r w:rsidRPr="00043DED">
            <w:rPr>
              <w:rFonts w:ascii="Times New Roman" w:hAnsi="Times New Roman" w:cs="Times New Roman"/>
              <w:lang w:val="en-US"/>
            </w:rPr>
            <w:t xml:space="preserve">In: </w:t>
          </w:r>
          <w:r w:rsidRPr="00043DED">
            <w:rPr>
              <w:rFonts w:ascii="Times New Roman" w:hAnsi="Times New Roman" w:cs="Times New Roman"/>
              <w:i/>
              <w:lang w:val="en-US"/>
            </w:rPr>
            <w:t xml:space="preserve">SUCHT </w:t>
          </w:r>
          <w:r w:rsidRPr="00043DED">
            <w:rPr>
              <w:rFonts w:ascii="Times New Roman" w:hAnsi="Times New Roman" w:cs="Times New Roman"/>
              <w:lang w:val="en-US"/>
            </w:rPr>
            <w:t>60 (1), S. 21–28. DOI: 10.1024/0939-5911.a000288.</w:t>
          </w:r>
        </w:p>
        <w:p w:rsidR="00A67795" w:rsidRPr="00043DED" w:rsidRDefault="00A67795" w:rsidP="00043DED">
          <w:pPr>
            <w:pStyle w:val="CitaviBibliographyEntry"/>
            <w:rPr>
              <w:rFonts w:ascii="Times New Roman" w:hAnsi="Times New Roman" w:cs="Times New Roman"/>
            </w:rPr>
          </w:pPr>
          <w:r w:rsidRPr="00043DED">
            <w:rPr>
              <w:rFonts w:ascii="Times New Roman" w:hAnsi="Times New Roman" w:cs="Times New Roman"/>
              <w:lang w:val="en-US"/>
            </w:rPr>
            <w:t xml:space="preserve">Esch, Tobias; Stefano, George B.; Fricchione, Gregory L.; Benson, Herbert (2002): The role of stress in neurodegenerative diseases and mental disorders. </w:t>
          </w:r>
          <w:r w:rsidRPr="00043DED">
            <w:rPr>
              <w:rFonts w:ascii="Times New Roman" w:hAnsi="Times New Roman" w:cs="Times New Roman"/>
            </w:rPr>
            <w:t xml:space="preserve">In: </w:t>
          </w:r>
          <w:r w:rsidRPr="00043DED">
            <w:rPr>
              <w:rFonts w:ascii="Times New Roman" w:hAnsi="Times New Roman" w:cs="Times New Roman"/>
              <w:i/>
            </w:rPr>
            <w:t xml:space="preserve">Neuro endocrinology letters </w:t>
          </w:r>
          <w:r w:rsidRPr="00043DED">
            <w:rPr>
              <w:rFonts w:ascii="Times New Roman" w:hAnsi="Times New Roman" w:cs="Times New Roman"/>
            </w:rPr>
            <w:t>23 (3), S. 199–208.</w:t>
          </w:r>
        </w:p>
        <w:p w:rsidR="00A67795"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rPr>
            <w:t xml:space="preserve">Eschenbeck, H. (2009): Positive und Negative Affektivität. In: Jürgen Bengel und Matthias Jerusalem (Hg.): Handbuch der Gesundheitspsychologie und medizinischen Psychologie. </w:t>
          </w:r>
          <w:r w:rsidRPr="00043DED">
            <w:rPr>
              <w:rFonts w:ascii="Times New Roman" w:hAnsi="Times New Roman" w:cs="Times New Roman"/>
              <w:lang w:val="en-US"/>
            </w:rPr>
            <w:t>Göttingen: Hogrefe, S. 86–91.</w:t>
          </w:r>
        </w:p>
        <w:p w:rsidR="00A67795"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lang w:val="en-US"/>
            </w:rPr>
            <w:t xml:space="preserve">Flook, Lisa; Goldberg, Simon B.; Pinger, Laura; Bonus, Katherine; Davidson, Richard J. (2013): Mindfulness for teachers: A pilot study to assess effects on stress, burnout and teaching efficacy. In: </w:t>
          </w:r>
          <w:r w:rsidRPr="00043DED">
            <w:rPr>
              <w:rFonts w:ascii="Times New Roman" w:hAnsi="Times New Roman" w:cs="Times New Roman"/>
              <w:i/>
              <w:lang w:val="en-US"/>
            </w:rPr>
            <w:t xml:space="preserve">Mind, brain and education : the official journal of the International Mind, Brain, and Education Society </w:t>
          </w:r>
          <w:r w:rsidRPr="00043DED">
            <w:rPr>
              <w:rFonts w:ascii="Times New Roman" w:hAnsi="Times New Roman" w:cs="Times New Roman"/>
              <w:lang w:val="en-US"/>
            </w:rPr>
            <w:t>7 (3), S. 1–22. DOI: 10.1111/mbe.12026.</w:t>
          </w:r>
        </w:p>
        <w:p w:rsidR="00A67795"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lang w:val="en-US"/>
            </w:rPr>
            <w:lastRenderedPageBreak/>
            <w:t xml:space="preserve">Goldstein, Carly M.; Josephson, Richard; Xie, Susan; Hughes, Joel W. (2012): Current perspectives on the use of meditation to reduce blood pressure. In: </w:t>
          </w:r>
          <w:r w:rsidRPr="00043DED">
            <w:rPr>
              <w:rFonts w:ascii="Times New Roman" w:hAnsi="Times New Roman" w:cs="Times New Roman"/>
              <w:i/>
              <w:lang w:val="en-US"/>
            </w:rPr>
            <w:t xml:space="preserve">International journal of hypertension </w:t>
          </w:r>
          <w:r w:rsidRPr="00043DED">
            <w:rPr>
              <w:rFonts w:ascii="Times New Roman" w:hAnsi="Times New Roman" w:cs="Times New Roman"/>
              <w:lang w:val="en-US"/>
            </w:rPr>
            <w:t>2012, S. 578397. DOI: 10.1155/2012/578397.</w:t>
          </w:r>
        </w:p>
        <w:p w:rsidR="00A67795"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lang w:val="en-US"/>
            </w:rPr>
            <w:t>Grossi, Enzo; Compare, Angelo (2014): Psychological General Well-Being Index (PGWB). In: Alex C. Michalos (Hg.): Encyclopedia of Quality of Life and Well-Being Research. Dordrecht: Springer, S. 5152–5156.</w:t>
          </w:r>
        </w:p>
        <w:p w:rsidR="00A67795"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lang w:val="en-US"/>
            </w:rPr>
            <w:t>Hallsten, Lennart; Josephson, Malin; Torgén, Margareta (2005): Performance-based self-esteem. A driving force in burnout processes and its assessment. Stockholm: Arbetslivsinstitutet (Arbete och hälsa, 4).</w:t>
          </w:r>
        </w:p>
        <w:p w:rsidR="00A67795" w:rsidRPr="00043DED" w:rsidRDefault="00A67795" w:rsidP="00043DED">
          <w:pPr>
            <w:pStyle w:val="CitaviBibliographyEntry"/>
            <w:rPr>
              <w:rFonts w:ascii="Times New Roman" w:hAnsi="Times New Roman" w:cs="Times New Roman"/>
            </w:rPr>
          </w:pPr>
          <w:r w:rsidRPr="00043DED">
            <w:rPr>
              <w:rFonts w:ascii="Times New Roman" w:hAnsi="Times New Roman" w:cs="Times New Roman"/>
              <w:lang w:val="en-US"/>
            </w:rPr>
            <w:t xml:space="preserve">Hansen, Anita Lill; Johnsen, Bjørn Helge; Sollers, John J.; Stenvik, Kjetil; Thayer, Julian F. (2004): Heart rate variability and its relation to prefrontal cognitive function: the effects of training and detraining. </w:t>
          </w:r>
          <w:r w:rsidRPr="00043DED">
            <w:rPr>
              <w:rFonts w:ascii="Times New Roman" w:hAnsi="Times New Roman" w:cs="Times New Roman"/>
            </w:rPr>
            <w:t xml:space="preserve">In: </w:t>
          </w:r>
          <w:r w:rsidRPr="00043DED">
            <w:rPr>
              <w:rFonts w:ascii="Times New Roman" w:hAnsi="Times New Roman" w:cs="Times New Roman"/>
              <w:i/>
            </w:rPr>
            <w:t xml:space="preserve">European journal of applied physiology </w:t>
          </w:r>
          <w:r w:rsidRPr="00043DED">
            <w:rPr>
              <w:rFonts w:ascii="Times New Roman" w:hAnsi="Times New Roman" w:cs="Times New Roman"/>
            </w:rPr>
            <w:t>93 (3), S. 263–272. DOI: 10.1007/s00421-004-1208-0.</w:t>
          </w:r>
        </w:p>
        <w:p w:rsidR="00A67795"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rPr>
            <w:t xml:space="preserve">Jahn, Frauke (2014): Absentismus und Präsentismus – zwei Seiten einer Medaille. In: Dirk Windemuth, Olaf Petermann und Detlev Jung (Hg.): Praxishandbuch psychische Belastungen im Beruf. Vorbeugen - erkennen - behandeln ; [Bonus-Material im Internet. 2., erw. Aufl., Stand: November 2013. </w:t>
          </w:r>
          <w:r w:rsidRPr="00043DED">
            <w:rPr>
              <w:rFonts w:ascii="Times New Roman" w:hAnsi="Times New Roman" w:cs="Times New Roman"/>
              <w:lang w:val="en-US"/>
            </w:rPr>
            <w:t>Wiesbaden: Universum-Verl.</w:t>
          </w:r>
        </w:p>
        <w:p w:rsidR="00A67795"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lang w:val="en-US"/>
            </w:rPr>
            <w:t xml:space="preserve">Joyce, Sadhbh; Shand, Fiona; Tighe, Joseph; Laurent, Steven J.; Bryant, Richard A.; Harvey, Samuel B. (2018): Road to resilience: a systematic review and meta-analysis of resilience training programmes and interventions. In: </w:t>
          </w:r>
          <w:r w:rsidRPr="00043DED">
            <w:rPr>
              <w:rFonts w:ascii="Times New Roman" w:hAnsi="Times New Roman" w:cs="Times New Roman"/>
              <w:i/>
              <w:lang w:val="en-US"/>
            </w:rPr>
            <w:t xml:space="preserve">BMJ open </w:t>
          </w:r>
          <w:r w:rsidRPr="00043DED">
            <w:rPr>
              <w:rFonts w:ascii="Times New Roman" w:hAnsi="Times New Roman" w:cs="Times New Roman"/>
              <w:lang w:val="en-US"/>
            </w:rPr>
            <w:t>8 (6), e017858. DOI: 10.1136/bmjopen-2017-017858.</w:t>
          </w:r>
        </w:p>
        <w:p w:rsidR="00A67795"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lang w:val="en-US"/>
            </w:rPr>
            <w:t xml:space="preserve">Keng, Shian-Ling; Smoski, Moria J.; Robins, Clive J. (2011): Effects of mindfulness on psychological health: a review of empirical studies. In: </w:t>
          </w:r>
          <w:r w:rsidRPr="00043DED">
            <w:rPr>
              <w:rFonts w:ascii="Times New Roman" w:hAnsi="Times New Roman" w:cs="Times New Roman"/>
              <w:i/>
              <w:lang w:val="en-US"/>
            </w:rPr>
            <w:t xml:space="preserve">Clinical psychology review </w:t>
          </w:r>
          <w:r w:rsidRPr="00043DED">
            <w:rPr>
              <w:rFonts w:ascii="Times New Roman" w:hAnsi="Times New Roman" w:cs="Times New Roman"/>
              <w:lang w:val="en-US"/>
            </w:rPr>
            <w:t>31 (6), S. 1041–1056. DOI: 10.1016/j.cpr.2011.04.006.</w:t>
          </w:r>
        </w:p>
        <w:p w:rsidR="00A67795"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lang w:val="en-US"/>
            </w:rPr>
            <w:t xml:space="preserve">Kessler, Ronald C.; Ames, Minnie; Hymel, Pamela A.; Loeppke, Ronald; McKenas, David K.; Richling, Dennis E. et al. (2004): Using the World Health Organization Health and Work Performance Questionnaire (HPQ) to evaluate the indirect workplace costs of illness. In: </w:t>
          </w:r>
          <w:r w:rsidRPr="00043DED">
            <w:rPr>
              <w:rFonts w:ascii="Times New Roman" w:hAnsi="Times New Roman" w:cs="Times New Roman"/>
              <w:i/>
              <w:lang w:val="en-US"/>
            </w:rPr>
            <w:t xml:space="preserve">Journal of occupational and environmental medicine </w:t>
          </w:r>
          <w:r w:rsidRPr="00043DED">
            <w:rPr>
              <w:rFonts w:ascii="Times New Roman" w:hAnsi="Times New Roman" w:cs="Times New Roman"/>
              <w:lang w:val="en-US"/>
            </w:rPr>
            <w:t>46 (6 Suppl), S23-S37. DOI: 10.1097/01.jom.0000126683.75201.c5.</w:t>
          </w:r>
        </w:p>
        <w:p w:rsidR="00A67795"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lang w:val="en-US"/>
            </w:rPr>
            <w:t xml:space="preserve">Kessler, Ronald C.; Ustün, T. Bedirhan (2004): The World Mental Health (WMH) Survey Initiative Version of the World Health Organization (WHO) Composite International Diagnostic Interview (CIDI). In: </w:t>
          </w:r>
          <w:r w:rsidRPr="00043DED">
            <w:rPr>
              <w:rFonts w:ascii="Times New Roman" w:hAnsi="Times New Roman" w:cs="Times New Roman"/>
              <w:i/>
              <w:lang w:val="en-US"/>
            </w:rPr>
            <w:t xml:space="preserve">International journal of methods in psychiatric research </w:t>
          </w:r>
          <w:r w:rsidRPr="00043DED">
            <w:rPr>
              <w:rFonts w:ascii="Times New Roman" w:hAnsi="Times New Roman" w:cs="Times New Roman"/>
              <w:lang w:val="en-US"/>
            </w:rPr>
            <w:t>13 (2), S. 93–121. DOI: 10.1002/mpr.168.</w:t>
          </w:r>
        </w:p>
        <w:p w:rsidR="00A67795"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lang w:val="en-US"/>
            </w:rPr>
            <w:t xml:space="preserve">Khalsa, Sahib S.; Rudrauf, David; Davidson, Richard J.; Tranel, Daniel (2015): The effect of meditation on regulation of internal body states. In: </w:t>
          </w:r>
          <w:r w:rsidRPr="00043DED">
            <w:rPr>
              <w:rFonts w:ascii="Times New Roman" w:hAnsi="Times New Roman" w:cs="Times New Roman"/>
              <w:i/>
              <w:lang w:val="en-US"/>
            </w:rPr>
            <w:t xml:space="preserve">Frontiers in psychology </w:t>
          </w:r>
          <w:r w:rsidRPr="00043DED">
            <w:rPr>
              <w:rFonts w:ascii="Times New Roman" w:hAnsi="Times New Roman" w:cs="Times New Roman"/>
              <w:lang w:val="en-US"/>
            </w:rPr>
            <w:t>6, 924. DOI: 10.3389/fpsyg.2015.00924.</w:t>
          </w:r>
        </w:p>
        <w:p w:rsidR="00A67795"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lang w:val="en-US"/>
            </w:rPr>
            <w:t>Lehrer, Paul M. (2009): Biofeedback training to increase heart rate variability. In: Paul M. Lehrer, Robert L. Woolfolk und Wesley E. Sime (Hg.): Principles and practice of stress management. 3rd ed. New York, London: Guilford, S. 227–248.</w:t>
          </w:r>
        </w:p>
        <w:p w:rsidR="00A67795"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lang w:val="en-US"/>
            </w:rPr>
            <w:t>Leiter, Michael P.; Maslach, Christina; Frame, Kelly (2015): Burnout. In: Robin L. Cautin und Scott O. Lilienfeld (Hg.): The encyclopedia of clinical psychology. Hoboken, NJ: John Wiley &amp; Sons, Inc, S. 1–7.</w:t>
          </w:r>
        </w:p>
        <w:p w:rsidR="00A67795"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lang w:val="en-US"/>
            </w:rPr>
            <w:t xml:space="preserve">Lloyd, Joda; Bond, Frank W.; Flaxman, Paul E. (2013): The value of psychological flexibility: Examining psychological mechanisms underpinning a cognitive behavioural therapy intervention for burnout. In: </w:t>
          </w:r>
          <w:r w:rsidRPr="00043DED">
            <w:rPr>
              <w:rFonts w:ascii="Times New Roman" w:hAnsi="Times New Roman" w:cs="Times New Roman"/>
              <w:i/>
              <w:lang w:val="en-US"/>
            </w:rPr>
            <w:t xml:space="preserve">Work &amp; Stress </w:t>
          </w:r>
          <w:r w:rsidRPr="00043DED">
            <w:rPr>
              <w:rFonts w:ascii="Times New Roman" w:hAnsi="Times New Roman" w:cs="Times New Roman"/>
              <w:lang w:val="en-US"/>
            </w:rPr>
            <w:t>27 (2), S. 181–199. DOI: 10.1080/02678373.2013.782157.</w:t>
          </w:r>
        </w:p>
        <w:p w:rsidR="00A67795"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lang w:val="en-US"/>
            </w:rPr>
            <w:t xml:space="preserve">Lomas, Tim; Medina, Juan Carlos; Ivtzan, Itai; Rupprecht, Silke; Eiroa-Orosa, Francisco José (2019): Mindfulness-based interventions in the workplace: An inclusive systematic review and meta-analysis </w:t>
          </w:r>
          <w:r w:rsidRPr="00043DED">
            <w:rPr>
              <w:rFonts w:ascii="Times New Roman" w:hAnsi="Times New Roman" w:cs="Times New Roman"/>
              <w:lang w:val="en-US"/>
            </w:rPr>
            <w:lastRenderedPageBreak/>
            <w:t xml:space="preserve">of their impact upon wellbeing. In: </w:t>
          </w:r>
          <w:r w:rsidRPr="00043DED">
            <w:rPr>
              <w:rFonts w:ascii="Times New Roman" w:hAnsi="Times New Roman" w:cs="Times New Roman"/>
              <w:i/>
              <w:lang w:val="en-US"/>
            </w:rPr>
            <w:t xml:space="preserve">The Journal of Positive Psychology </w:t>
          </w:r>
          <w:r w:rsidRPr="00043DED">
            <w:rPr>
              <w:rFonts w:ascii="Times New Roman" w:hAnsi="Times New Roman" w:cs="Times New Roman"/>
              <w:lang w:val="en-US"/>
            </w:rPr>
            <w:t>14 (5), S. 625–640. DOI: 10.1080/17439760.2018.1519588.</w:t>
          </w:r>
        </w:p>
        <w:p w:rsidR="00A67795"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lang w:val="en-US"/>
            </w:rPr>
            <w:t xml:space="preserve">Magnavita, Nicola; Garbarino, Sergio (2017): Sleep, Health and Wellness at Work: A Scoping Review. In: </w:t>
          </w:r>
          <w:r w:rsidRPr="00043DED">
            <w:rPr>
              <w:rFonts w:ascii="Times New Roman" w:hAnsi="Times New Roman" w:cs="Times New Roman"/>
              <w:i/>
              <w:lang w:val="en-US"/>
            </w:rPr>
            <w:t xml:space="preserve">International journal of environmental research and public health </w:t>
          </w:r>
          <w:r w:rsidRPr="00043DED">
            <w:rPr>
              <w:rFonts w:ascii="Times New Roman" w:hAnsi="Times New Roman" w:cs="Times New Roman"/>
              <w:lang w:val="en-US"/>
            </w:rPr>
            <w:t>14, 1347. DOI: 10.3390/ijerph14111347.</w:t>
          </w:r>
        </w:p>
        <w:p w:rsidR="00A67795"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lang w:val="en-US"/>
            </w:rPr>
            <w:t>Matthews, G. (2016): Distress. In: George Fink (Hg.): Stress. Concepts, cognition, emotion, and behavior. London, UK: Academic Press an imprint of Elsevier (Handbook of strees, vol. 1), S. 219–226.</w:t>
          </w:r>
        </w:p>
        <w:p w:rsidR="00A67795" w:rsidRPr="00043DED" w:rsidRDefault="00A67795" w:rsidP="00043DED">
          <w:pPr>
            <w:pStyle w:val="CitaviBibliographyEntry"/>
            <w:rPr>
              <w:rFonts w:ascii="Times New Roman" w:hAnsi="Times New Roman" w:cs="Times New Roman"/>
            </w:rPr>
          </w:pPr>
          <w:r w:rsidRPr="00043DED">
            <w:rPr>
              <w:rFonts w:ascii="Times New Roman" w:hAnsi="Times New Roman" w:cs="Times New Roman"/>
            </w:rPr>
            <w:t>Michaelsen, Maren M.; Esch, Tobias (2021): Die neuronale Basis von Meditation und Achtsamkeit im Bildungskontext. In: T. Iwers und C. Roloff (Hg.): Achtsamkeit in Bildungsprozessen - Professionalisierung und Praxis: Springer, Berlin.</w:t>
          </w:r>
        </w:p>
        <w:p w:rsidR="00A67795" w:rsidRPr="00043DED" w:rsidRDefault="00A67795" w:rsidP="00043DED">
          <w:pPr>
            <w:pStyle w:val="CitaviBibliographyEntry"/>
            <w:rPr>
              <w:rFonts w:ascii="Times New Roman" w:hAnsi="Times New Roman" w:cs="Times New Roman"/>
            </w:rPr>
          </w:pPr>
          <w:r w:rsidRPr="00043DED">
            <w:rPr>
              <w:rFonts w:ascii="Times New Roman" w:hAnsi="Times New Roman" w:cs="Times New Roman"/>
            </w:rPr>
            <w:t>Myers, David G.; Reiss, Matthias; Wahl, Svenja; Hoppe-Graff, Siegfried (2008): Psychologie. 2., erw. und aktualisierte Aufl. Heidelberg: Springer (Springer-Lehrbuch).</w:t>
          </w:r>
        </w:p>
        <w:p w:rsidR="00A67795"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rPr>
            <w:t xml:space="preserve">Neff, Kristin D.; Dahm, Katie A. (2015): Self-Compassion: What It Is, What It Does, and How It Relates to Mindfulness. </w:t>
          </w:r>
          <w:r w:rsidRPr="00043DED">
            <w:rPr>
              <w:rFonts w:ascii="Times New Roman" w:hAnsi="Times New Roman" w:cs="Times New Roman"/>
              <w:lang w:val="en-US"/>
            </w:rPr>
            <w:t>In: Brian D. Ostafin, Michael D. Robinson und Brian P. Meier (Hg.): Handbook of Mindfulness and Self-Regulation. 1st ed. 2015. New York: Springer, S. 121–137.</w:t>
          </w:r>
        </w:p>
        <w:p w:rsidR="00A67795"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lang w:val="en-US"/>
            </w:rPr>
            <w:t xml:space="preserve">Neff, Kristin D.; Germer, Christopher K. (2013): A pilot study and randomized controlled trial of the mindful self-compassion program. In: </w:t>
          </w:r>
          <w:r w:rsidRPr="00043DED">
            <w:rPr>
              <w:rFonts w:ascii="Times New Roman" w:hAnsi="Times New Roman" w:cs="Times New Roman"/>
              <w:i/>
              <w:lang w:val="en-US"/>
            </w:rPr>
            <w:t xml:space="preserve">Journal of clinical psychology </w:t>
          </w:r>
          <w:r w:rsidRPr="00043DED">
            <w:rPr>
              <w:rFonts w:ascii="Times New Roman" w:hAnsi="Times New Roman" w:cs="Times New Roman"/>
              <w:lang w:val="en-US"/>
            </w:rPr>
            <w:t>69 (1), S. 28–44. DOI: 10.1002/jclp.21923.</w:t>
          </w:r>
        </w:p>
        <w:p w:rsidR="00A67795"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lang w:val="en-US"/>
            </w:rPr>
            <w:t xml:space="preserve">Schaufeli, Wilmar B.; Bakker, Arnold B.; Salanova, Marisa (2006): The Measurement of Work Engagement With a Short Questionnaire. In: </w:t>
          </w:r>
          <w:r w:rsidRPr="00043DED">
            <w:rPr>
              <w:rFonts w:ascii="Times New Roman" w:hAnsi="Times New Roman" w:cs="Times New Roman"/>
              <w:i/>
              <w:lang w:val="en-US"/>
            </w:rPr>
            <w:t xml:space="preserve">Educational and Psychological Measurement </w:t>
          </w:r>
          <w:r w:rsidRPr="00043DED">
            <w:rPr>
              <w:rFonts w:ascii="Times New Roman" w:hAnsi="Times New Roman" w:cs="Times New Roman"/>
              <w:lang w:val="en-US"/>
            </w:rPr>
            <w:t>66 (4), S. 701–716. DOI: 10.1177/0013164405282471.</w:t>
          </w:r>
        </w:p>
        <w:p w:rsidR="00A67795"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lang w:val="en-US"/>
            </w:rPr>
            <w:t xml:space="preserve">Shin, D. C.; Johnson, D. M. (1978): Avowed happiness as an overall assessment of the quality of life. In: </w:t>
          </w:r>
          <w:r w:rsidRPr="00043DED">
            <w:rPr>
              <w:rFonts w:ascii="Times New Roman" w:hAnsi="Times New Roman" w:cs="Times New Roman"/>
              <w:i/>
              <w:lang w:val="en-US"/>
            </w:rPr>
            <w:t xml:space="preserve">Social Indicators Research </w:t>
          </w:r>
          <w:r w:rsidRPr="00043DED">
            <w:rPr>
              <w:rFonts w:ascii="Times New Roman" w:hAnsi="Times New Roman" w:cs="Times New Roman"/>
              <w:lang w:val="en-US"/>
            </w:rPr>
            <w:t>5 (1-4), S. 475–492. DOI: 10.1007/BF00352944.</w:t>
          </w:r>
        </w:p>
        <w:p w:rsidR="00A67795"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lang w:val="en-US"/>
            </w:rPr>
            <w:t xml:space="preserve">Sonnentag, Sabine; Fritz, Charlotte (2007): The Recovery Experience Questionnaire: development and validation of a measure for assessing recuperation and unwinding from work. In: </w:t>
          </w:r>
          <w:r w:rsidRPr="00043DED">
            <w:rPr>
              <w:rFonts w:ascii="Times New Roman" w:hAnsi="Times New Roman" w:cs="Times New Roman"/>
              <w:i/>
              <w:lang w:val="en-US"/>
            </w:rPr>
            <w:t xml:space="preserve">Journal of occupational health psychology </w:t>
          </w:r>
          <w:r w:rsidRPr="00043DED">
            <w:rPr>
              <w:rFonts w:ascii="Times New Roman" w:hAnsi="Times New Roman" w:cs="Times New Roman"/>
              <w:lang w:val="en-US"/>
            </w:rPr>
            <w:t>12 (3), S. 204–221. DOI: 10.1037/1076-8998.12.3.204.</w:t>
          </w:r>
        </w:p>
        <w:p w:rsidR="00A67795"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lang w:val="en-US"/>
            </w:rPr>
            <w:t>Spielberger, Charles Donald; Gorsuch, Richard L.; Lushene, Robert E. (1970): STAI manual for the Stait-Trait Anxiety Inventory ("self-evaluation questionnaire"). Palo Alto, CA: Consulting Psychologists Press.</w:t>
          </w:r>
        </w:p>
        <w:p w:rsidR="00A67795"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lang w:val="en-US"/>
            </w:rPr>
            <w:t xml:space="preserve">Watson, David; Clark, Lee Anna; Tellegen, Auke (1988): Development and validation of brief measures of positive and negative affect: The PANAS scales. In: </w:t>
          </w:r>
          <w:r w:rsidRPr="00043DED">
            <w:rPr>
              <w:rFonts w:ascii="Times New Roman" w:hAnsi="Times New Roman" w:cs="Times New Roman"/>
              <w:i/>
              <w:lang w:val="en-US"/>
            </w:rPr>
            <w:t xml:space="preserve">Journal of Personality and Social Psychology </w:t>
          </w:r>
          <w:r w:rsidRPr="00043DED">
            <w:rPr>
              <w:rFonts w:ascii="Times New Roman" w:hAnsi="Times New Roman" w:cs="Times New Roman"/>
              <w:lang w:val="en-US"/>
            </w:rPr>
            <w:t>54 (6), S. 1063–1070. DOI: 10.1037/0022-3514.54.6.1063.</w:t>
          </w:r>
        </w:p>
        <w:p w:rsidR="00A67795" w:rsidRPr="00043DED" w:rsidRDefault="00A67795" w:rsidP="00043DED">
          <w:pPr>
            <w:pStyle w:val="CitaviBibliographyEntry"/>
            <w:rPr>
              <w:rFonts w:ascii="Times New Roman" w:hAnsi="Times New Roman" w:cs="Times New Roman"/>
            </w:rPr>
          </w:pPr>
          <w:r w:rsidRPr="00043DED">
            <w:rPr>
              <w:rFonts w:ascii="Times New Roman" w:hAnsi="Times New Roman" w:cs="Times New Roman"/>
              <w:lang w:val="en-US"/>
            </w:rPr>
            <w:t xml:space="preserve">Weiss, Howard M. (2002): Deconstructing job satisfaction. In: </w:t>
          </w:r>
          <w:r w:rsidRPr="00043DED">
            <w:rPr>
              <w:rFonts w:ascii="Times New Roman" w:hAnsi="Times New Roman" w:cs="Times New Roman"/>
              <w:i/>
              <w:lang w:val="en-US"/>
            </w:rPr>
            <w:t xml:space="preserve">Human Resource Management Review </w:t>
          </w:r>
          <w:r w:rsidRPr="00043DED">
            <w:rPr>
              <w:rFonts w:ascii="Times New Roman" w:hAnsi="Times New Roman" w:cs="Times New Roman"/>
              <w:lang w:val="en-US"/>
            </w:rPr>
            <w:t xml:space="preserve">12 (2), S. 173–194. </w:t>
          </w:r>
          <w:r w:rsidRPr="00043DED">
            <w:rPr>
              <w:rFonts w:ascii="Times New Roman" w:hAnsi="Times New Roman" w:cs="Times New Roman"/>
            </w:rPr>
            <w:t>DOI: 10.1016/S1053-4822(02)00045-1.</w:t>
          </w:r>
        </w:p>
        <w:p w:rsidR="00A67795" w:rsidRPr="00043DED" w:rsidRDefault="00A67795" w:rsidP="00043DED">
          <w:pPr>
            <w:pStyle w:val="CitaviBibliographyEntry"/>
            <w:rPr>
              <w:rFonts w:ascii="Times New Roman" w:hAnsi="Times New Roman" w:cs="Times New Roman"/>
            </w:rPr>
          </w:pPr>
          <w:r w:rsidRPr="00043DED">
            <w:rPr>
              <w:rFonts w:ascii="Times New Roman" w:hAnsi="Times New Roman" w:cs="Times New Roman"/>
            </w:rPr>
            <w:t>WHO (2020): Definition einer Depression. Online verfügbar unter https://www.euro.who.int/de/health-topics/noncommunicable-diseases/mental-health/news/news/2012/10/depression-in-europe/depression-definition#:~:text=Eine%20Depression%20ist%20eine%20weit,und%20Konzentrationsschw%C3%A4chen%20gekennzeichnet%20sein%20kann.</w:t>
          </w:r>
        </w:p>
        <w:p w:rsidR="00043DED" w:rsidRPr="00043DED" w:rsidRDefault="00A67795" w:rsidP="00043DED">
          <w:pPr>
            <w:pStyle w:val="CitaviBibliographyEntry"/>
            <w:rPr>
              <w:rFonts w:ascii="Times New Roman" w:hAnsi="Times New Roman" w:cs="Times New Roman"/>
              <w:lang w:val="en-US"/>
            </w:rPr>
          </w:pPr>
          <w:r w:rsidRPr="00043DED">
            <w:rPr>
              <w:rFonts w:ascii="Times New Roman" w:hAnsi="Times New Roman" w:cs="Times New Roman"/>
              <w:lang w:val="en-US"/>
            </w:rPr>
            <w:t xml:space="preserve">Wilson, Alexander C.; Mackintosh, Kate; Power, Kevin; Chan, Stella W. Y. (2019): Effectiveness of Self-Compassion Related Therapies: a Systematic Review and Meta-analysis. In: </w:t>
          </w:r>
          <w:r w:rsidRPr="00043DED">
            <w:rPr>
              <w:rFonts w:ascii="Times New Roman" w:hAnsi="Times New Roman" w:cs="Times New Roman"/>
              <w:i/>
              <w:lang w:val="en-US"/>
            </w:rPr>
            <w:t xml:space="preserve">Mindfulness </w:t>
          </w:r>
          <w:r w:rsidRPr="00043DED">
            <w:rPr>
              <w:rFonts w:ascii="Times New Roman" w:hAnsi="Times New Roman" w:cs="Times New Roman"/>
              <w:lang w:val="en-US"/>
            </w:rPr>
            <w:t>10 (6), S. 979–995. DOI: 10.1007/s12671-018-1037-6.</w:t>
          </w:r>
          <w:r w:rsidRPr="00043DED">
            <w:rPr>
              <w:rFonts w:ascii="Times New Roman" w:hAnsi="Times New Roman" w:cs="Times New Roman"/>
              <w:lang w:val="en-US"/>
            </w:rPr>
            <w:fldChar w:fldCharType="end"/>
          </w:r>
        </w:p>
      </w:sdtContent>
    </w:sdt>
    <w:p w:rsidR="00043DED" w:rsidRPr="00043DED" w:rsidRDefault="00043DED" w:rsidP="00043DED">
      <w:pPr>
        <w:rPr>
          <w:rFonts w:ascii="Times New Roman" w:hAnsi="Times New Roman" w:cs="Times New Roman"/>
          <w:lang w:val="en-US"/>
        </w:rPr>
      </w:pPr>
    </w:p>
    <w:sectPr w:rsidR="00043DED" w:rsidRPr="00043DED">
      <w:footerReference w:type="default" r:id="rId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D5F6D" w:rsidRDefault="00BD5F6D" w:rsidP="00732304">
      <w:pPr>
        <w:spacing w:after="0" w:line="240" w:lineRule="auto"/>
      </w:pPr>
      <w:r>
        <w:separator/>
      </w:r>
    </w:p>
  </w:endnote>
  <w:endnote w:type="continuationSeparator" w:id="0">
    <w:p w:rsidR="00BD5F6D" w:rsidRDefault="00BD5F6D" w:rsidP="007323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7681010"/>
      <w:docPartObj>
        <w:docPartGallery w:val="Page Numbers (Bottom of Page)"/>
        <w:docPartUnique/>
      </w:docPartObj>
    </w:sdtPr>
    <w:sdtEndPr/>
    <w:sdtContent>
      <w:p w:rsidR="00B36997" w:rsidRDefault="00B36997">
        <w:pPr>
          <w:pStyle w:val="Fuzeile"/>
          <w:jc w:val="right"/>
        </w:pPr>
        <w:r>
          <w:fldChar w:fldCharType="begin"/>
        </w:r>
        <w:r>
          <w:instrText>PAGE   \* MERGEFORMAT</w:instrText>
        </w:r>
        <w:r>
          <w:fldChar w:fldCharType="separate"/>
        </w:r>
        <w:r w:rsidR="00CC5774">
          <w:rPr>
            <w:noProof/>
          </w:rPr>
          <w:t>1</w:t>
        </w:r>
        <w:r>
          <w:fldChar w:fldCharType="end"/>
        </w:r>
      </w:p>
    </w:sdtContent>
  </w:sdt>
  <w:p w:rsidR="00B36997" w:rsidRDefault="00B3699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D5F6D" w:rsidRDefault="00BD5F6D" w:rsidP="00732304">
      <w:pPr>
        <w:spacing w:after="0" w:line="240" w:lineRule="auto"/>
      </w:pPr>
      <w:r>
        <w:separator/>
      </w:r>
    </w:p>
  </w:footnote>
  <w:footnote w:type="continuationSeparator" w:id="0">
    <w:p w:rsidR="00BD5F6D" w:rsidRDefault="00BD5F6D" w:rsidP="0073230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0BFB"/>
    <w:rsid w:val="00043DED"/>
    <w:rsid w:val="00120FEB"/>
    <w:rsid w:val="001361A7"/>
    <w:rsid w:val="00171FFD"/>
    <w:rsid w:val="001F5A65"/>
    <w:rsid w:val="002E52DA"/>
    <w:rsid w:val="00324D0F"/>
    <w:rsid w:val="0034782F"/>
    <w:rsid w:val="003705AF"/>
    <w:rsid w:val="0047501F"/>
    <w:rsid w:val="004B63B7"/>
    <w:rsid w:val="005B63FA"/>
    <w:rsid w:val="005F0BFB"/>
    <w:rsid w:val="007072F0"/>
    <w:rsid w:val="00732304"/>
    <w:rsid w:val="00837979"/>
    <w:rsid w:val="008B4A23"/>
    <w:rsid w:val="008F50FD"/>
    <w:rsid w:val="00A67795"/>
    <w:rsid w:val="00A973DE"/>
    <w:rsid w:val="00B36997"/>
    <w:rsid w:val="00BD5F6D"/>
    <w:rsid w:val="00C43150"/>
    <w:rsid w:val="00CC5774"/>
    <w:rsid w:val="00CD1695"/>
    <w:rsid w:val="00D57DF3"/>
    <w:rsid w:val="00E304FD"/>
    <w:rsid w:val="00EE23A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193BB60-7B15-4C8F-A9F0-A117D71526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043D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043DE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043DE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043DED"/>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043DED"/>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043DED"/>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043DED"/>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043DE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43DE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semiHidden/>
    <w:unhideWhenUsed/>
    <w:rsid w:val="005F0BFB"/>
    <w:rPr>
      <w:color w:val="0563C1"/>
      <w:u w:val="single"/>
    </w:rPr>
  </w:style>
  <w:style w:type="character" w:styleId="BesuchterLink">
    <w:name w:val="FollowedHyperlink"/>
    <w:basedOn w:val="Absatz-Standardschriftart"/>
    <w:uiPriority w:val="99"/>
    <w:semiHidden/>
    <w:unhideWhenUsed/>
    <w:rsid w:val="005F0BFB"/>
    <w:rPr>
      <w:color w:val="954F72"/>
      <w:u w:val="single"/>
    </w:rPr>
  </w:style>
  <w:style w:type="paragraph" w:customStyle="1" w:styleId="msonormal0">
    <w:name w:val="msonormal"/>
    <w:basedOn w:val="Standard"/>
    <w:rsid w:val="005F0BFB"/>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xl65">
    <w:name w:val="xl65"/>
    <w:basedOn w:val="Standard"/>
    <w:rsid w:val="005F0BFB"/>
    <w:pPr>
      <w:pBdr>
        <w:top w:val="single" w:sz="4" w:space="0" w:color="auto"/>
        <w:left w:val="single" w:sz="4" w:space="7" w:color="auto"/>
        <w:bottom w:val="single" w:sz="4" w:space="0" w:color="auto"/>
        <w:right w:val="single" w:sz="4" w:space="0" w:color="auto"/>
      </w:pBdr>
      <w:spacing w:before="100" w:beforeAutospacing="1" w:after="100" w:afterAutospacing="1" w:line="240" w:lineRule="auto"/>
      <w:ind w:firstLineChars="100" w:firstLine="100"/>
      <w:textAlignment w:val="top"/>
    </w:pPr>
    <w:rPr>
      <w:rFonts w:ascii="Arial" w:eastAsia="Times New Roman" w:hAnsi="Arial" w:cs="Arial"/>
      <w:b/>
      <w:bCs/>
      <w:sz w:val="18"/>
      <w:szCs w:val="18"/>
      <w:lang w:eastAsia="de-DE"/>
    </w:rPr>
  </w:style>
  <w:style w:type="paragraph" w:customStyle="1" w:styleId="xl66">
    <w:name w:val="xl66"/>
    <w:basedOn w:val="Standard"/>
    <w:rsid w:val="005F0BFB"/>
    <w:pPr>
      <w:pBdr>
        <w:top w:val="single" w:sz="4" w:space="0" w:color="auto"/>
        <w:left w:val="single" w:sz="4" w:space="7" w:color="auto"/>
        <w:bottom w:val="single" w:sz="4" w:space="0" w:color="auto"/>
        <w:right w:val="single" w:sz="4" w:space="0" w:color="auto"/>
      </w:pBdr>
      <w:spacing w:before="100" w:beforeAutospacing="1" w:after="100" w:afterAutospacing="1" w:line="240" w:lineRule="auto"/>
      <w:ind w:firstLineChars="100" w:firstLine="100"/>
      <w:textAlignment w:val="top"/>
    </w:pPr>
    <w:rPr>
      <w:rFonts w:ascii="Arial" w:eastAsia="Times New Roman" w:hAnsi="Arial" w:cs="Arial"/>
      <w:b/>
      <w:bCs/>
      <w:sz w:val="18"/>
      <w:szCs w:val="18"/>
      <w:lang w:eastAsia="de-DE"/>
    </w:rPr>
  </w:style>
  <w:style w:type="paragraph" w:customStyle="1" w:styleId="xl67">
    <w:name w:val="xl67"/>
    <w:basedOn w:val="Standard"/>
    <w:rsid w:val="005F0BFB"/>
    <w:pPr>
      <w:pBdr>
        <w:bottom w:val="single" w:sz="4" w:space="0" w:color="auto"/>
      </w:pBdr>
      <w:spacing w:before="100" w:beforeAutospacing="1" w:after="100" w:afterAutospacing="1" w:line="240" w:lineRule="auto"/>
      <w:ind w:firstLineChars="100" w:firstLine="100"/>
      <w:textAlignment w:val="top"/>
    </w:pPr>
    <w:rPr>
      <w:rFonts w:ascii="Arial" w:eastAsia="Times New Roman" w:hAnsi="Arial" w:cs="Arial"/>
      <w:b/>
      <w:bCs/>
      <w:sz w:val="18"/>
      <w:szCs w:val="18"/>
      <w:lang w:eastAsia="de-DE"/>
    </w:rPr>
  </w:style>
  <w:style w:type="paragraph" w:customStyle="1" w:styleId="xl68">
    <w:name w:val="xl68"/>
    <w:basedOn w:val="Standard"/>
    <w:rsid w:val="005F0BFB"/>
    <w:pPr>
      <w:spacing w:before="100" w:beforeAutospacing="1" w:after="100" w:afterAutospacing="1" w:line="240" w:lineRule="auto"/>
    </w:pPr>
    <w:rPr>
      <w:rFonts w:ascii="Arial" w:eastAsia="Times New Roman" w:hAnsi="Arial" w:cs="Arial"/>
      <w:sz w:val="18"/>
      <w:szCs w:val="18"/>
      <w:lang w:eastAsia="de-DE"/>
    </w:rPr>
  </w:style>
  <w:style w:type="paragraph" w:customStyle="1" w:styleId="xl69">
    <w:name w:val="xl69"/>
    <w:basedOn w:val="Standard"/>
    <w:rsid w:val="005F0BFB"/>
    <w:pPr>
      <w:pBdr>
        <w:top w:val="single" w:sz="4" w:space="0" w:color="auto"/>
        <w:left w:val="single" w:sz="4" w:space="7" w:color="auto"/>
        <w:bottom w:val="single" w:sz="4" w:space="0" w:color="auto"/>
        <w:right w:val="single" w:sz="4" w:space="0" w:color="auto"/>
      </w:pBdr>
      <w:spacing w:before="100" w:beforeAutospacing="1" w:after="100" w:afterAutospacing="1" w:line="240" w:lineRule="auto"/>
      <w:ind w:firstLineChars="100" w:firstLine="100"/>
      <w:textAlignment w:val="top"/>
    </w:pPr>
    <w:rPr>
      <w:rFonts w:ascii="Arial" w:eastAsia="Times New Roman" w:hAnsi="Arial" w:cs="Arial"/>
      <w:sz w:val="18"/>
      <w:szCs w:val="18"/>
      <w:lang w:eastAsia="de-DE"/>
    </w:rPr>
  </w:style>
  <w:style w:type="paragraph" w:customStyle="1" w:styleId="xl70">
    <w:name w:val="xl70"/>
    <w:basedOn w:val="Standard"/>
    <w:rsid w:val="005F0BFB"/>
    <w:pPr>
      <w:spacing w:before="100" w:beforeAutospacing="1" w:after="100" w:afterAutospacing="1" w:line="240" w:lineRule="auto"/>
    </w:pPr>
    <w:rPr>
      <w:rFonts w:ascii="Arial" w:eastAsia="Times New Roman" w:hAnsi="Arial" w:cs="Arial"/>
      <w:sz w:val="18"/>
      <w:szCs w:val="18"/>
      <w:lang w:eastAsia="de-DE"/>
    </w:rPr>
  </w:style>
  <w:style w:type="paragraph" w:customStyle="1" w:styleId="xl71">
    <w:name w:val="xl71"/>
    <w:basedOn w:val="Standard"/>
    <w:rsid w:val="005F0BFB"/>
    <w:pPr>
      <w:pBdr>
        <w:top w:val="single" w:sz="4" w:space="0" w:color="auto"/>
        <w:left w:val="single" w:sz="4" w:space="7" w:color="auto"/>
        <w:bottom w:val="single" w:sz="4" w:space="0" w:color="auto"/>
        <w:right w:val="single" w:sz="4" w:space="0" w:color="auto"/>
      </w:pBdr>
      <w:spacing w:before="100" w:beforeAutospacing="1" w:after="100" w:afterAutospacing="1" w:line="240" w:lineRule="auto"/>
      <w:ind w:firstLineChars="100" w:firstLine="100"/>
    </w:pPr>
    <w:rPr>
      <w:rFonts w:ascii="Arial" w:eastAsia="Times New Roman" w:hAnsi="Arial" w:cs="Arial"/>
      <w:sz w:val="18"/>
      <w:szCs w:val="18"/>
      <w:lang w:eastAsia="de-DE"/>
    </w:rPr>
  </w:style>
  <w:style w:type="paragraph" w:customStyle="1" w:styleId="xl72">
    <w:name w:val="xl72"/>
    <w:basedOn w:val="Standard"/>
    <w:rsid w:val="005F0BFB"/>
    <w:pPr>
      <w:spacing w:before="100" w:beforeAutospacing="1" w:after="100" w:afterAutospacing="1" w:line="240" w:lineRule="auto"/>
      <w:ind w:firstLineChars="100" w:firstLine="100"/>
    </w:pPr>
    <w:rPr>
      <w:rFonts w:ascii="Arial" w:eastAsia="Times New Roman" w:hAnsi="Arial" w:cs="Arial"/>
      <w:sz w:val="18"/>
      <w:szCs w:val="18"/>
      <w:lang w:eastAsia="de-DE"/>
    </w:rPr>
  </w:style>
  <w:style w:type="paragraph" w:customStyle="1" w:styleId="xl73">
    <w:name w:val="xl73"/>
    <w:basedOn w:val="Standard"/>
    <w:rsid w:val="005F0BFB"/>
    <w:pPr>
      <w:pBdr>
        <w:top w:val="single" w:sz="4" w:space="0" w:color="auto"/>
        <w:left w:val="single" w:sz="4" w:space="7" w:color="auto"/>
        <w:bottom w:val="single" w:sz="4" w:space="0" w:color="auto"/>
        <w:right w:val="single" w:sz="4" w:space="0" w:color="auto"/>
      </w:pBdr>
      <w:spacing w:before="100" w:beforeAutospacing="1" w:after="100" w:afterAutospacing="1" w:line="240" w:lineRule="auto"/>
      <w:ind w:firstLineChars="100" w:firstLine="100"/>
      <w:textAlignment w:val="top"/>
    </w:pPr>
    <w:rPr>
      <w:rFonts w:ascii="Arial" w:eastAsia="Times New Roman" w:hAnsi="Arial" w:cs="Arial"/>
      <w:sz w:val="18"/>
      <w:szCs w:val="18"/>
      <w:lang w:eastAsia="de-DE"/>
    </w:rPr>
  </w:style>
  <w:style w:type="paragraph" w:customStyle="1" w:styleId="xl74">
    <w:name w:val="xl74"/>
    <w:basedOn w:val="Standard"/>
    <w:rsid w:val="005F0BFB"/>
    <w:pPr>
      <w:spacing w:before="100" w:beforeAutospacing="1" w:after="100" w:afterAutospacing="1" w:line="240" w:lineRule="auto"/>
      <w:ind w:firstLineChars="100" w:firstLine="100"/>
    </w:pPr>
    <w:rPr>
      <w:rFonts w:ascii="Arial" w:eastAsia="Times New Roman" w:hAnsi="Arial" w:cs="Arial"/>
      <w:sz w:val="18"/>
      <w:szCs w:val="18"/>
      <w:lang w:eastAsia="de-DE"/>
    </w:rPr>
  </w:style>
  <w:style w:type="paragraph" w:customStyle="1" w:styleId="xl75">
    <w:name w:val="xl75"/>
    <w:basedOn w:val="Standard"/>
    <w:rsid w:val="005F0BFB"/>
    <w:pPr>
      <w:pBdr>
        <w:top w:val="single" w:sz="4" w:space="0" w:color="auto"/>
        <w:bottom w:val="single" w:sz="4" w:space="0" w:color="auto"/>
        <w:right w:val="single" w:sz="4" w:space="0" w:color="auto"/>
      </w:pBdr>
      <w:spacing w:before="100" w:beforeAutospacing="1" w:after="100" w:afterAutospacing="1" w:line="240" w:lineRule="auto"/>
      <w:ind w:firstLineChars="100" w:firstLine="100"/>
      <w:textAlignment w:val="top"/>
    </w:pPr>
    <w:rPr>
      <w:rFonts w:ascii="Arial" w:eastAsia="Times New Roman" w:hAnsi="Arial" w:cs="Arial"/>
      <w:b/>
      <w:bCs/>
      <w:sz w:val="18"/>
      <w:szCs w:val="18"/>
      <w:lang w:eastAsia="de-DE"/>
    </w:rPr>
  </w:style>
  <w:style w:type="paragraph" w:customStyle="1" w:styleId="xl76">
    <w:name w:val="xl76"/>
    <w:basedOn w:val="Standard"/>
    <w:rsid w:val="005F0BFB"/>
    <w:pPr>
      <w:pBdr>
        <w:top w:val="single" w:sz="4" w:space="0" w:color="auto"/>
        <w:left w:val="single" w:sz="4" w:space="7" w:color="auto"/>
        <w:right w:val="single" w:sz="4" w:space="0" w:color="auto"/>
      </w:pBdr>
      <w:spacing w:before="100" w:beforeAutospacing="1" w:after="100" w:afterAutospacing="1" w:line="240" w:lineRule="auto"/>
      <w:ind w:firstLineChars="100" w:firstLine="100"/>
      <w:textAlignment w:val="top"/>
    </w:pPr>
    <w:rPr>
      <w:rFonts w:ascii="Arial" w:eastAsia="Times New Roman" w:hAnsi="Arial" w:cs="Arial"/>
      <w:sz w:val="18"/>
      <w:szCs w:val="18"/>
      <w:lang w:eastAsia="de-DE"/>
    </w:rPr>
  </w:style>
  <w:style w:type="paragraph" w:customStyle="1" w:styleId="xl77">
    <w:name w:val="xl77"/>
    <w:basedOn w:val="Standard"/>
    <w:rsid w:val="005F0BFB"/>
    <w:pPr>
      <w:pBdr>
        <w:left w:val="single" w:sz="4" w:space="7" w:color="auto"/>
        <w:right w:val="single" w:sz="4" w:space="0" w:color="auto"/>
      </w:pBdr>
      <w:spacing w:before="100" w:beforeAutospacing="1" w:after="100" w:afterAutospacing="1" w:line="240" w:lineRule="auto"/>
      <w:ind w:firstLineChars="100" w:firstLine="100"/>
      <w:textAlignment w:val="top"/>
    </w:pPr>
    <w:rPr>
      <w:rFonts w:ascii="Arial" w:eastAsia="Times New Roman" w:hAnsi="Arial" w:cs="Arial"/>
      <w:sz w:val="18"/>
      <w:szCs w:val="18"/>
      <w:lang w:eastAsia="de-DE"/>
    </w:rPr>
  </w:style>
  <w:style w:type="paragraph" w:customStyle="1" w:styleId="xl78">
    <w:name w:val="xl78"/>
    <w:basedOn w:val="Standard"/>
    <w:rsid w:val="005F0BFB"/>
    <w:pPr>
      <w:pBdr>
        <w:left w:val="single" w:sz="4" w:space="7" w:color="auto"/>
        <w:bottom w:val="single" w:sz="4" w:space="0" w:color="auto"/>
        <w:right w:val="single" w:sz="4" w:space="0" w:color="auto"/>
      </w:pBdr>
      <w:spacing w:before="100" w:beforeAutospacing="1" w:after="100" w:afterAutospacing="1" w:line="240" w:lineRule="auto"/>
      <w:ind w:firstLineChars="100" w:firstLine="100"/>
      <w:textAlignment w:val="top"/>
    </w:pPr>
    <w:rPr>
      <w:rFonts w:ascii="Arial" w:eastAsia="Times New Roman" w:hAnsi="Arial" w:cs="Arial"/>
      <w:sz w:val="18"/>
      <w:szCs w:val="18"/>
      <w:lang w:eastAsia="de-DE"/>
    </w:rPr>
  </w:style>
  <w:style w:type="paragraph" w:customStyle="1" w:styleId="xl79">
    <w:name w:val="xl79"/>
    <w:basedOn w:val="Standard"/>
    <w:rsid w:val="005F0BFB"/>
    <w:pPr>
      <w:pBdr>
        <w:top w:val="single" w:sz="4" w:space="0" w:color="auto"/>
        <w:right w:val="single" w:sz="4" w:space="0" w:color="auto"/>
      </w:pBdr>
      <w:spacing w:before="100" w:beforeAutospacing="1" w:after="100" w:afterAutospacing="1" w:line="240" w:lineRule="auto"/>
      <w:ind w:firstLineChars="100" w:firstLine="100"/>
      <w:textAlignment w:val="top"/>
    </w:pPr>
    <w:rPr>
      <w:rFonts w:ascii="Arial" w:eastAsia="Times New Roman" w:hAnsi="Arial" w:cs="Arial"/>
      <w:sz w:val="18"/>
      <w:szCs w:val="18"/>
      <w:lang w:eastAsia="de-DE"/>
    </w:rPr>
  </w:style>
  <w:style w:type="paragraph" w:customStyle="1" w:styleId="xl80">
    <w:name w:val="xl80"/>
    <w:basedOn w:val="Standard"/>
    <w:rsid w:val="005F0BFB"/>
    <w:pPr>
      <w:pBdr>
        <w:right w:val="single" w:sz="4" w:space="0" w:color="auto"/>
      </w:pBdr>
      <w:spacing w:before="100" w:beforeAutospacing="1" w:after="100" w:afterAutospacing="1" w:line="240" w:lineRule="auto"/>
      <w:ind w:firstLineChars="100" w:firstLine="100"/>
      <w:textAlignment w:val="top"/>
    </w:pPr>
    <w:rPr>
      <w:rFonts w:ascii="Arial" w:eastAsia="Times New Roman" w:hAnsi="Arial" w:cs="Arial"/>
      <w:sz w:val="18"/>
      <w:szCs w:val="18"/>
      <w:lang w:eastAsia="de-DE"/>
    </w:rPr>
  </w:style>
  <w:style w:type="paragraph" w:customStyle="1" w:styleId="xl81">
    <w:name w:val="xl81"/>
    <w:basedOn w:val="Standard"/>
    <w:rsid w:val="005F0BFB"/>
    <w:pPr>
      <w:pBdr>
        <w:top w:val="single" w:sz="4" w:space="0" w:color="auto"/>
        <w:bottom w:val="single" w:sz="4" w:space="0" w:color="auto"/>
        <w:right w:val="single" w:sz="4" w:space="0" w:color="auto"/>
      </w:pBdr>
      <w:spacing w:before="100" w:beforeAutospacing="1" w:after="100" w:afterAutospacing="1" w:line="240" w:lineRule="auto"/>
      <w:ind w:firstLineChars="100" w:firstLine="100"/>
      <w:textAlignment w:val="top"/>
    </w:pPr>
    <w:rPr>
      <w:rFonts w:ascii="Arial" w:eastAsia="Times New Roman" w:hAnsi="Arial" w:cs="Arial"/>
      <w:sz w:val="18"/>
      <w:szCs w:val="18"/>
      <w:lang w:eastAsia="de-DE"/>
    </w:rPr>
  </w:style>
  <w:style w:type="paragraph" w:customStyle="1" w:styleId="xl82">
    <w:name w:val="xl82"/>
    <w:basedOn w:val="Standard"/>
    <w:rsid w:val="005F0BFB"/>
    <w:pPr>
      <w:pBdr>
        <w:right w:val="single" w:sz="4" w:space="0" w:color="auto"/>
      </w:pBdr>
      <w:spacing w:before="100" w:beforeAutospacing="1" w:after="100" w:afterAutospacing="1" w:line="240" w:lineRule="auto"/>
      <w:ind w:firstLineChars="100" w:firstLine="100"/>
      <w:textAlignment w:val="top"/>
    </w:pPr>
    <w:rPr>
      <w:rFonts w:ascii="Arial" w:eastAsia="Times New Roman" w:hAnsi="Arial" w:cs="Arial"/>
      <w:sz w:val="18"/>
      <w:szCs w:val="18"/>
      <w:lang w:eastAsia="de-DE"/>
    </w:rPr>
  </w:style>
  <w:style w:type="paragraph" w:customStyle="1" w:styleId="xl83">
    <w:name w:val="xl83"/>
    <w:basedOn w:val="Standard"/>
    <w:rsid w:val="005F0BFB"/>
    <w:pPr>
      <w:pBdr>
        <w:bottom w:val="single" w:sz="4" w:space="0" w:color="auto"/>
        <w:right w:val="single" w:sz="4" w:space="0" w:color="auto"/>
      </w:pBdr>
      <w:spacing w:before="100" w:beforeAutospacing="1" w:after="100" w:afterAutospacing="1" w:line="240" w:lineRule="auto"/>
      <w:ind w:firstLineChars="100" w:firstLine="100"/>
      <w:textAlignment w:val="top"/>
    </w:pPr>
    <w:rPr>
      <w:rFonts w:ascii="Arial" w:eastAsia="Times New Roman" w:hAnsi="Arial" w:cs="Arial"/>
      <w:sz w:val="18"/>
      <w:szCs w:val="18"/>
      <w:lang w:eastAsia="de-DE"/>
    </w:rPr>
  </w:style>
  <w:style w:type="paragraph" w:customStyle="1" w:styleId="xl84">
    <w:name w:val="xl84"/>
    <w:basedOn w:val="Standard"/>
    <w:rsid w:val="005F0BFB"/>
    <w:pPr>
      <w:pBdr>
        <w:bottom w:val="single" w:sz="4" w:space="0" w:color="auto"/>
        <w:right w:val="single" w:sz="4" w:space="0" w:color="auto"/>
      </w:pBdr>
      <w:spacing w:before="100" w:beforeAutospacing="1" w:after="100" w:afterAutospacing="1" w:line="240" w:lineRule="auto"/>
      <w:ind w:firstLineChars="100" w:firstLine="100"/>
      <w:textAlignment w:val="top"/>
    </w:pPr>
    <w:rPr>
      <w:rFonts w:ascii="Arial" w:eastAsia="Times New Roman" w:hAnsi="Arial" w:cs="Arial"/>
      <w:sz w:val="18"/>
      <w:szCs w:val="18"/>
      <w:lang w:eastAsia="de-DE"/>
    </w:rPr>
  </w:style>
  <w:style w:type="paragraph" w:customStyle="1" w:styleId="xl85">
    <w:name w:val="xl85"/>
    <w:basedOn w:val="Standard"/>
    <w:rsid w:val="005F0BFB"/>
    <w:pPr>
      <w:spacing w:before="100" w:beforeAutospacing="1" w:after="100" w:afterAutospacing="1" w:line="240" w:lineRule="auto"/>
      <w:ind w:firstLineChars="100" w:firstLine="100"/>
    </w:pPr>
    <w:rPr>
      <w:rFonts w:ascii="Times New Roman" w:eastAsia="Times New Roman" w:hAnsi="Times New Roman" w:cs="Times New Roman"/>
      <w:sz w:val="24"/>
      <w:szCs w:val="24"/>
      <w:lang w:eastAsia="de-DE"/>
    </w:rPr>
  </w:style>
  <w:style w:type="table" w:styleId="Tabellenraster">
    <w:name w:val="Table Grid"/>
    <w:basedOn w:val="NormaleTabelle"/>
    <w:uiPriority w:val="39"/>
    <w:rsid w:val="005F0B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BibliographyEntry">
    <w:name w:val="Citavi Bibliography Entry"/>
    <w:basedOn w:val="Standard"/>
    <w:link w:val="CitaviBibliographyEntryZchn"/>
    <w:uiPriority w:val="99"/>
    <w:rsid w:val="00043DED"/>
    <w:pPr>
      <w:spacing w:after="120"/>
    </w:pPr>
  </w:style>
  <w:style w:type="character" w:customStyle="1" w:styleId="CitaviBibliographyEntryZchn">
    <w:name w:val="Citavi Bibliography Entry Zchn"/>
    <w:basedOn w:val="Absatz-Standardschriftart"/>
    <w:link w:val="CitaviBibliographyEntry"/>
    <w:uiPriority w:val="99"/>
    <w:rsid w:val="00043DED"/>
  </w:style>
  <w:style w:type="paragraph" w:customStyle="1" w:styleId="CitaviBibliographyHeading">
    <w:name w:val="Citavi Bibliography Heading"/>
    <w:basedOn w:val="berschrift1"/>
    <w:link w:val="CitaviBibliographyHeadingZchn"/>
    <w:uiPriority w:val="99"/>
    <w:rsid w:val="00043DED"/>
  </w:style>
  <w:style w:type="character" w:customStyle="1" w:styleId="CitaviBibliographyHeadingZchn">
    <w:name w:val="Citavi Bibliography Heading Zchn"/>
    <w:basedOn w:val="Absatz-Standardschriftart"/>
    <w:link w:val="CitaviBibliographyHeading"/>
    <w:uiPriority w:val="99"/>
    <w:rsid w:val="00043DED"/>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043DED"/>
    <w:rPr>
      <w:rFonts w:asciiTheme="majorHAnsi" w:eastAsiaTheme="majorEastAsia" w:hAnsiTheme="majorHAnsi" w:cstheme="majorBidi"/>
      <w:color w:val="2E74B5"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43DED"/>
  </w:style>
  <w:style w:type="character" w:customStyle="1" w:styleId="CitaviChapterBibliographyHeadingZchn">
    <w:name w:val="Citavi Chapter Bibliography Heading Zchn"/>
    <w:basedOn w:val="Absatz-Standardschriftart"/>
    <w:link w:val="CitaviChapterBibliographyHeading"/>
    <w:uiPriority w:val="99"/>
    <w:rsid w:val="00043DED"/>
    <w:rPr>
      <w:rFonts w:asciiTheme="majorHAnsi" w:eastAsiaTheme="majorEastAsia" w:hAnsiTheme="majorHAnsi" w:cstheme="majorBidi"/>
      <w:color w:val="2E74B5" w:themeColor="accent1" w:themeShade="BF"/>
      <w:sz w:val="26"/>
      <w:szCs w:val="26"/>
    </w:rPr>
  </w:style>
  <w:style w:type="character" w:customStyle="1" w:styleId="berschrift2Zchn">
    <w:name w:val="Überschrift 2 Zchn"/>
    <w:basedOn w:val="Absatz-Standardschriftart"/>
    <w:link w:val="berschrift2"/>
    <w:uiPriority w:val="9"/>
    <w:semiHidden/>
    <w:rsid w:val="00043DED"/>
    <w:rPr>
      <w:rFonts w:asciiTheme="majorHAnsi" w:eastAsiaTheme="majorEastAsia" w:hAnsiTheme="majorHAnsi" w:cstheme="majorBidi"/>
      <w:color w:val="2E74B5"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43DED"/>
    <w:pPr>
      <w:outlineLvl w:val="9"/>
    </w:pPr>
    <w:rPr>
      <w:sz w:val="18"/>
      <w:lang w:val="en-US"/>
    </w:rPr>
  </w:style>
  <w:style w:type="character" w:customStyle="1" w:styleId="CitaviBibliographySubheading1Zchn">
    <w:name w:val="Citavi Bibliography Subheading 1 Zchn"/>
    <w:basedOn w:val="Absatz-Standardschriftart"/>
    <w:link w:val="CitaviBibliographySubheading1"/>
    <w:uiPriority w:val="99"/>
    <w:rsid w:val="00043DED"/>
    <w:rPr>
      <w:rFonts w:asciiTheme="majorHAnsi" w:eastAsiaTheme="majorEastAsia" w:hAnsiTheme="majorHAnsi" w:cstheme="majorBidi"/>
      <w:color w:val="2E74B5" w:themeColor="accent1" w:themeShade="BF"/>
      <w:sz w:val="18"/>
      <w:szCs w:val="26"/>
      <w:lang w:val="en-US"/>
    </w:rPr>
  </w:style>
  <w:style w:type="paragraph" w:customStyle="1" w:styleId="CitaviBibliographySubheading2">
    <w:name w:val="Citavi Bibliography Subheading 2"/>
    <w:basedOn w:val="berschrift3"/>
    <w:link w:val="CitaviBibliographySubheading2Zchn"/>
    <w:uiPriority w:val="99"/>
    <w:rsid w:val="00043DED"/>
    <w:pPr>
      <w:outlineLvl w:val="9"/>
    </w:pPr>
    <w:rPr>
      <w:sz w:val="18"/>
      <w:lang w:val="en-US"/>
    </w:rPr>
  </w:style>
  <w:style w:type="character" w:customStyle="1" w:styleId="CitaviBibliographySubheading2Zchn">
    <w:name w:val="Citavi Bibliography Subheading 2 Zchn"/>
    <w:basedOn w:val="Absatz-Standardschriftart"/>
    <w:link w:val="CitaviBibliographySubheading2"/>
    <w:uiPriority w:val="99"/>
    <w:rsid w:val="00043DED"/>
    <w:rPr>
      <w:rFonts w:asciiTheme="majorHAnsi" w:eastAsiaTheme="majorEastAsia" w:hAnsiTheme="majorHAnsi" w:cstheme="majorBidi"/>
      <w:color w:val="1F4D78" w:themeColor="accent1" w:themeShade="7F"/>
      <w:sz w:val="18"/>
      <w:szCs w:val="24"/>
      <w:lang w:val="en-US"/>
    </w:rPr>
  </w:style>
  <w:style w:type="character" w:customStyle="1" w:styleId="berschrift3Zchn">
    <w:name w:val="Überschrift 3 Zchn"/>
    <w:basedOn w:val="Absatz-Standardschriftart"/>
    <w:link w:val="berschrift3"/>
    <w:uiPriority w:val="9"/>
    <w:semiHidden/>
    <w:rsid w:val="00043DED"/>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043DED"/>
    <w:pPr>
      <w:outlineLvl w:val="9"/>
    </w:pPr>
    <w:rPr>
      <w:sz w:val="18"/>
      <w:lang w:val="en-US"/>
    </w:rPr>
  </w:style>
  <w:style w:type="character" w:customStyle="1" w:styleId="CitaviBibliographySubheading3Zchn">
    <w:name w:val="Citavi Bibliography Subheading 3 Zchn"/>
    <w:basedOn w:val="Absatz-Standardschriftart"/>
    <w:link w:val="CitaviBibliographySubheading3"/>
    <w:uiPriority w:val="99"/>
    <w:rsid w:val="00043DED"/>
    <w:rPr>
      <w:rFonts w:asciiTheme="majorHAnsi" w:eastAsiaTheme="majorEastAsia" w:hAnsiTheme="majorHAnsi" w:cstheme="majorBidi"/>
      <w:i/>
      <w:iCs/>
      <w:color w:val="2E74B5" w:themeColor="accent1" w:themeShade="BF"/>
      <w:sz w:val="18"/>
      <w:lang w:val="en-US"/>
    </w:rPr>
  </w:style>
  <w:style w:type="character" w:customStyle="1" w:styleId="berschrift4Zchn">
    <w:name w:val="Überschrift 4 Zchn"/>
    <w:basedOn w:val="Absatz-Standardschriftart"/>
    <w:link w:val="berschrift4"/>
    <w:uiPriority w:val="9"/>
    <w:semiHidden/>
    <w:rsid w:val="00043DED"/>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uiPriority w:val="99"/>
    <w:rsid w:val="00043DED"/>
    <w:pPr>
      <w:outlineLvl w:val="9"/>
    </w:pPr>
    <w:rPr>
      <w:sz w:val="18"/>
      <w:lang w:val="en-US"/>
    </w:rPr>
  </w:style>
  <w:style w:type="character" w:customStyle="1" w:styleId="CitaviBibliographySubheading4Zchn">
    <w:name w:val="Citavi Bibliography Subheading 4 Zchn"/>
    <w:basedOn w:val="Absatz-Standardschriftart"/>
    <w:link w:val="CitaviBibliographySubheading4"/>
    <w:uiPriority w:val="99"/>
    <w:rsid w:val="00043DED"/>
    <w:rPr>
      <w:rFonts w:asciiTheme="majorHAnsi" w:eastAsiaTheme="majorEastAsia" w:hAnsiTheme="majorHAnsi" w:cstheme="majorBidi"/>
      <w:color w:val="2E74B5" w:themeColor="accent1" w:themeShade="BF"/>
      <w:sz w:val="18"/>
      <w:lang w:val="en-US"/>
    </w:rPr>
  </w:style>
  <w:style w:type="character" w:customStyle="1" w:styleId="berschrift5Zchn">
    <w:name w:val="Überschrift 5 Zchn"/>
    <w:basedOn w:val="Absatz-Standardschriftart"/>
    <w:link w:val="berschrift5"/>
    <w:uiPriority w:val="9"/>
    <w:semiHidden/>
    <w:rsid w:val="00043DED"/>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043DED"/>
    <w:pPr>
      <w:outlineLvl w:val="9"/>
    </w:pPr>
    <w:rPr>
      <w:sz w:val="18"/>
      <w:lang w:val="en-US"/>
    </w:rPr>
  </w:style>
  <w:style w:type="character" w:customStyle="1" w:styleId="CitaviBibliographySubheading5Zchn">
    <w:name w:val="Citavi Bibliography Subheading 5 Zchn"/>
    <w:basedOn w:val="Absatz-Standardschriftart"/>
    <w:link w:val="CitaviBibliographySubheading5"/>
    <w:uiPriority w:val="99"/>
    <w:rsid w:val="00043DED"/>
    <w:rPr>
      <w:rFonts w:asciiTheme="majorHAnsi" w:eastAsiaTheme="majorEastAsia" w:hAnsiTheme="majorHAnsi" w:cstheme="majorBidi"/>
      <w:color w:val="1F4D78" w:themeColor="accent1" w:themeShade="7F"/>
      <w:sz w:val="18"/>
      <w:lang w:val="en-US"/>
    </w:rPr>
  </w:style>
  <w:style w:type="character" w:customStyle="1" w:styleId="berschrift6Zchn">
    <w:name w:val="Überschrift 6 Zchn"/>
    <w:basedOn w:val="Absatz-Standardschriftart"/>
    <w:link w:val="berschrift6"/>
    <w:uiPriority w:val="9"/>
    <w:semiHidden/>
    <w:rsid w:val="00043DED"/>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043DED"/>
    <w:pPr>
      <w:outlineLvl w:val="9"/>
    </w:pPr>
    <w:rPr>
      <w:sz w:val="18"/>
      <w:lang w:val="en-US"/>
    </w:rPr>
  </w:style>
  <w:style w:type="character" w:customStyle="1" w:styleId="CitaviBibliographySubheading6Zchn">
    <w:name w:val="Citavi Bibliography Subheading 6 Zchn"/>
    <w:basedOn w:val="Absatz-Standardschriftart"/>
    <w:link w:val="CitaviBibliographySubheading6"/>
    <w:uiPriority w:val="99"/>
    <w:rsid w:val="00043DED"/>
    <w:rPr>
      <w:rFonts w:asciiTheme="majorHAnsi" w:eastAsiaTheme="majorEastAsia" w:hAnsiTheme="majorHAnsi" w:cstheme="majorBidi"/>
      <w:i/>
      <w:iCs/>
      <w:color w:val="1F4D78" w:themeColor="accent1" w:themeShade="7F"/>
      <w:sz w:val="18"/>
      <w:lang w:val="en-US"/>
    </w:rPr>
  </w:style>
  <w:style w:type="character" w:customStyle="1" w:styleId="berschrift7Zchn">
    <w:name w:val="Überschrift 7 Zchn"/>
    <w:basedOn w:val="Absatz-Standardschriftart"/>
    <w:link w:val="berschrift7"/>
    <w:uiPriority w:val="9"/>
    <w:semiHidden/>
    <w:rsid w:val="00043DED"/>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043DED"/>
    <w:pPr>
      <w:outlineLvl w:val="9"/>
    </w:pPr>
    <w:rPr>
      <w:sz w:val="18"/>
      <w:lang w:val="en-US"/>
    </w:rPr>
  </w:style>
  <w:style w:type="character" w:customStyle="1" w:styleId="CitaviBibliographySubheading7Zchn">
    <w:name w:val="Citavi Bibliography Subheading 7 Zchn"/>
    <w:basedOn w:val="Absatz-Standardschriftart"/>
    <w:link w:val="CitaviBibliographySubheading7"/>
    <w:uiPriority w:val="99"/>
    <w:rsid w:val="00043DED"/>
    <w:rPr>
      <w:rFonts w:asciiTheme="majorHAnsi" w:eastAsiaTheme="majorEastAsia" w:hAnsiTheme="majorHAnsi" w:cstheme="majorBidi"/>
      <w:color w:val="272727" w:themeColor="text1" w:themeTint="D8"/>
      <w:sz w:val="18"/>
      <w:szCs w:val="21"/>
      <w:lang w:val="en-US"/>
    </w:rPr>
  </w:style>
  <w:style w:type="character" w:customStyle="1" w:styleId="berschrift8Zchn">
    <w:name w:val="Überschrift 8 Zchn"/>
    <w:basedOn w:val="Absatz-Standardschriftart"/>
    <w:link w:val="berschrift8"/>
    <w:uiPriority w:val="9"/>
    <w:semiHidden/>
    <w:rsid w:val="00043DE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043DED"/>
    <w:pPr>
      <w:outlineLvl w:val="9"/>
    </w:pPr>
    <w:rPr>
      <w:sz w:val="18"/>
      <w:lang w:val="en-US"/>
    </w:rPr>
  </w:style>
  <w:style w:type="character" w:customStyle="1" w:styleId="CitaviBibliographySubheading8Zchn">
    <w:name w:val="Citavi Bibliography Subheading 8 Zchn"/>
    <w:basedOn w:val="Absatz-Standardschriftart"/>
    <w:link w:val="CitaviBibliographySubheading8"/>
    <w:uiPriority w:val="99"/>
    <w:rsid w:val="00043DED"/>
    <w:rPr>
      <w:rFonts w:asciiTheme="majorHAnsi" w:eastAsiaTheme="majorEastAsia" w:hAnsiTheme="majorHAnsi" w:cstheme="majorBidi"/>
      <w:i/>
      <w:iCs/>
      <w:color w:val="272727" w:themeColor="text1" w:themeTint="D8"/>
      <w:sz w:val="18"/>
      <w:szCs w:val="21"/>
      <w:lang w:val="en-US"/>
    </w:rPr>
  </w:style>
  <w:style w:type="character" w:customStyle="1" w:styleId="berschrift9Zchn">
    <w:name w:val="Überschrift 9 Zchn"/>
    <w:basedOn w:val="Absatz-Standardschriftart"/>
    <w:link w:val="berschrift9"/>
    <w:uiPriority w:val="9"/>
    <w:semiHidden/>
    <w:rsid w:val="00043DED"/>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043DED"/>
    <w:rPr>
      <w:color w:val="808080"/>
    </w:rPr>
  </w:style>
  <w:style w:type="paragraph" w:styleId="Kopfzeile">
    <w:name w:val="header"/>
    <w:basedOn w:val="Standard"/>
    <w:link w:val="KopfzeileZchn"/>
    <w:uiPriority w:val="99"/>
    <w:unhideWhenUsed/>
    <w:rsid w:val="0073230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32304"/>
  </w:style>
  <w:style w:type="paragraph" w:styleId="Fuzeile">
    <w:name w:val="footer"/>
    <w:basedOn w:val="Standard"/>
    <w:link w:val="FuzeileZchn"/>
    <w:uiPriority w:val="99"/>
    <w:unhideWhenUsed/>
    <w:rsid w:val="0073230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323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2024095">
      <w:bodyDiv w:val="1"/>
      <w:marLeft w:val="0"/>
      <w:marRight w:val="0"/>
      <w:marTop w:val="0"/>
      <w:marBottom w:val="0"/>
      <w:divBdr>
        <w:top w:val="none" w:sz="0" w:space="0" w:color="auto"/>
        <w:left w:val="none" w:sz="0" w:space="0" w:color="auto"/>
        <w:bottom w:val="none" w:sz="0" w:space="0" w:color="auto"/>
        <w:right w:val="none" w:sz="0" w:space="0" w:color="auto"/>
      </w:divBdr>
    </w:div>
    <w:div w:id="831019653">
      <w:bodyDiv w:val="1"/>
      <w:marLeft w:val="0"/>
      <w:marRight w:val="0"/>
      <w:marTop w:val="0"/>
      <w:marBottom w:val="0"/>
      <w:divBdr>
        <w:top w:val="none" w:sz="0" w:space="0" w:color="auto"/>
        <w:left w:val="none" w:sz="0" w:space="0" w:color="auto"/>
        <w:bottom w:val="none" w:sz="0" w:space="0" w:color="auto"/>
        <w:right w:val="none" w:sz="0" w:space="0" w:color="auto"/>
      </w:divBdr>
    </w:div>
    <w:div w:id="2032559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7CD2F4E3-C486-4767-AFA6-63D4C4FC0425}"/>
      </w:docPartPr>
      <w:docPartBody>
        <w:p w:rsidR="00827CA0" w:rsidRDefault="00B661E1">
          <w:r w:rsidRPr="004C5F05">
            <w:rPr>
              <w:rStyle w:val="Platzhaltertext"/>
            </w:rPr>
            <w:t>Klicken oder tippen Sie hier, um Text einzugeben.</w:t>
          </w:r>
        </w:p>
      </w:docPartBody>
    </w:docPart>
    <w:docPart>
      <w:docPartPr>
        <w:name w:val="838D490BD2114035855DF61FAAA4F5FE"/>
        <w:category>
          <w:name w:val="Allgemein"/>
          <w:gallery w:val="placeholder"/>
        </w:category>
        <w:types>
          <w:type w:val="bbPlcHdr"/>
        </w:types>
        <w:behaviors>
          <w:behavior w:val="content"/>
        </w:behaviors>
        <w:guid w:val="{BCE44A7E-D60A-4F3B-9C05-DDDEBD141309}"/>
      </w:docPartPr>
      <w:docPartBody>
        <w:p w:rsidR="007B34CA" w:rsidRDefault="00350368" w:rsidP="00350368">
          <w:pPr>
            <w:pStyle w:val="838D490BD2114035855DF61FAAA4F5FE"/>
          </w:pPr>
          <w:r w:rsidRPr="0058052F">
            <w:rPr>
              <w:rStyle w:val="Platzhaltertext"/>
            </w:rPr>
            <w:t>Klicken oder tippen Sie hier, um Text einzugeben.</w:t>
          </w:r>
        </w:p>
      </w:docPartBody>
    </w:docPart>
    <w:docPart>
      <w:docPartPr>
        <w:name w:val="5A36571DE4B943C2AC272FE688A39A57"/>
        <w:category>
          <w:name w:val="Allgemein"/>
          <w:gallery w:val="placeholder"/>
        </w:category>
        <w:types>
          <w:type w:val="bbPlcHdr"/>
        </w:types>
        <w:behaviors>
          <w:behavior w:val="content"/>
        </w:behaviors>
        <w:guid w:val="{D8B45216-297E-44F9-8D60-741203E6E1E5}"/>
      </w:docPartPr>
      <w:docPartBody>
        <w:p w:rsidR="007B34CA" w:rsidRDefault="00350368" w:rsidP="00350368">
          <w:pPr>
            <w:pStyle w:val="5A36571DE4B943C2AC272FE688A39A57"/>
          </w:pPr>
          <w:r w:rsidRPr="0058052F">
            <w:rPr>
              <w:rStyle w:val="Platzhaltertext"/>
            </w:rPr>
            <w:t>Klicken oder tippen Sie hier, um Text einzugeben.</w:t>
          </w:r>
        </w:p>
      </w:docPartBody>
    </w:docPart>
    <w:docPart>
      <w:docPartPr>
        <w:name w:val="C3D24C51E36D4EBF8F1E174EDDE47C12"/>
        <w:category>
          <w:name w:val="Allgemein"/>
          <w:gallery w:val="placeholder"/>
        </w:category>
        <w:types>
          <w:type w:val="bbPlcHdr"/>
        </w:types>
        <w:behaviors>
          <w:behavior w:val="content"/>
        </w:behaviors>
        <w:guid w:val="{2BC8CD74-9461-4D9A-AA79-531D3C31451C}"/>
      </w:docPartPr>
      <w:docPartBody>
        <w:p w:rsidR="007B34CA" w:rsidRDefault="00350368" w:rsidP="00350368">
          <w:pPr>
            <w:pStyle w:val="C3D24C51E36D4EBF8F1E174EDDE47C12"/>
          </w:pPr>
          <w:r w:rsidRPr="0058052F">
            <w:rPr>
              <w:rStyle w:val="Platzhaltertext"/>
            </w:rPr>
            <w:t>Klicken oder tippen Sie hier, um Text einzugeben.</w:t>
          </w:r>
        </w:p>
      </w:docPartBody>
    </w:docPart>
    <w:docPart>
      <w:docPartPr>
        <w:name w:val="11B1F0428B8B43DCA7AD4B7E8A0574D7"/>
        <w:category>
          <w:name w:val="Allgemein"/>
          <w:gallery w:val="placeholder"/>
        </w:category>
        <w:types>
          <w:type w:val="bbPlcHdr"/>
        </w:types>
        <w:behaviors>
          <w:behavior w:val="content"/>
        </w:behaviors>
        <w:guid w:val="{78AC7FB7-3355-4D95-B64C-676ADEF2DCD2}"/>
      </w:docPartPr>
      <w:docPartBody>
        <w:p w:rsidR="007B34CA" w:rsidRDefault="00350368" w:rsidP="00350368">
          <w:pPr>
            <w:pStyle w:val="11B1F0428B8B43DCA7AD4B7E8A0574D7"/>
          </w:pPr>
          <w:r w:rsidRPr="0058052F">
            <w:rPr>
              <w:rStyle w:val="Platzhaltertext"/>
            </w:rPr>
            <w:t>Klicken oder tippen Sie hier, um Text einzugeben.</w:t>
          </w:r>
        </w:p>
      </w:docPartBody>
    </w:docPart>
    <w:docPart>
      <w:docPartPr>
        <w:name w:val="962A57CFD2CE4072B7071DC0A352771E"/>
        <w:category>
          <w:name w:val="Allgemein"/>
          <w:gallery w:val="placeholder"/>
        </w:category>
        <w:types>
          <w:type w:val="bbPlcHdr"/>
        </w:types>
        <w:behaviors>
          <w:behavior w:val="content"/>
        </w:behaviors>
        <w:guid w:val="{981CB01F-0A44-4C9E-8D69-C94F90A039C3}"/>
      </w:docPartPr>
      <w:docPartBody>
        <w:p w:rsidR="007B34CA" w:rsidRDefault="00350368" w:rsidP="00350368">
          <w:pPr>
            <w:pStyle w:val="962A57CFD2CE4072B7071DC0A352771E"/>
          </w:pPr>
          <w:r w:rsidRPr="0058052F">
            <w:rPr>
              <w:rStyle w:val="Platzhaltertext"/>
            </w:rPr>
            <w:t>Klicken oder tippen Sie hier, um Text einzugeben.</w:t>
          </w:r>
        </w:p>
      </w:docPartBody>
    </w:docPart>
    <w:docPart>
      <w:docPartPr>
        <w:name w:val="30BCF580A6D94C2F8B2174FC94210305"/>
        <w:category>
          <w:name w:val="Allgemein"/>
          <w:gallery w:val="placeholder"/>
        </w:category>
        <w:types>
          <w:type w:val="bbPlcHdr"/>
        </w:types>
        <w:behaviors>
          <w:behavior w:val="content"/>
        </w:behaviors>
        <w:guid w:val="{F5A99B0B-103D-481B-902E-735B26EC0028}"/>
      </w:docPartPr>
      <w:docPartBody>
        <w:p w:rsidR="007B34CA" w:rsidRDefault="00350368" w:rsidP="00350368">
          <w:pPr>
            <w:pStyle w:val="30BCF580A6D94C2F8B2174FC94210305"/>
          </w:pPr>
          <w:r w:rsidRPr="0058052F">
            <w:rPr>
              <w:rStyle w:val="Platzhaltertext"/>
            </w:rPr>
            <w:t>Klicken oder tippen Sie hier, um Text einzugeben.</w:t>
          </w:r>
        </w:p>
      </w:docPartBody>
    </w:docPart>
    <w:docPart>
      <w:docPartPr>
        <w:name w:val="C0D212C1C46648318D8A78F290FC0034"/>
        <w:category>
          <w:name w:val="Allgemein"/>
          <w:gallery w:val="placeholder"/>
        </w:category>
        <w:types>
          <w:type w:val="bbPlcHdr"/>
        </w:types>
        <w:behaviors>
          <w:behavior w:val="content"/>
        </w:behaviors>
        <w:guid w:val="{9AE77C90-347E-421B-ACD5-4A9E25BF8331}"/>
      </w:docPartPr>
      <w:docPartBody>
        <w:p w:rsidR="007B34CA" w:rsidRDefault="00350368" w:rsidP="00350368">
          <w:pPr>
            <w:pStyle w:val="C0D212C1C46648318D8A78F290FC0034"/>
          </w:pPr>
          <w:r w:rsidRPr="0058052F">
            <w:rPr>
              <w:rStyle w:val="Platzhaltertext"/>
            </w:rPr>
            <w:t>Klicken oder tippen Sie hier, um Text einzugeben.</w:t>
          </w:r>
        </w:p>
      </w:docPartBody>
    </w:docPart>
    <w:docPart>
      <w:docPartPr>
        <w:name w:val="6A5DE32DFD1240568F6D31703BD65A16"/>
        <w:category>
          <w:name w:val="Allgemein"/>
          <w:gallery w:val="placeholder"/>
        </w:category>
        <w:types>
          <w:type w:val="bbPlcHdr"/>
        </w:types>
        <w:behaviors>
          <w:behavior w:val="content"/>
        </w:behaviors>
        <w:guid w:val="{BDDAE69E-70E8-4A8E-926F-423E01895450}"/>
      </w:docPartPr>
      <w:docPartBody>
        <w:p w:rsidR="007B34CA" w:rsidRDefault="00350368" w:rsidP="00350368">
          <w:pPr>
            <w:pStyle w:val="6A5DE32DFD1240568F6D31703BD65A16"/>
          </w:pPr>
          <w:r w:rsidRPr="0058052F">
            <w:rPr>
              <w:rStyle w:val="Platzhaltertext"/>
            </w:rPr>
            <w:t>Klicken oder tippen Sie hier, um Text einzugeben.</w:t>
          </w:r>
        </w:p>
      </w:docPartBody>
    </w:docPart>
    <w:docPart>
      <w:docPartPr>
        <w:name w:val="3705BF5449E14FDBA647D5E5F4C14E59"/>
        <w:category>
          <w:name w:val="Allgemein"/>
          <w:gallery w:val="placeholder"/>
        </w:category>
        <w:types>
          <w:type w:val="bbPlcHdr"/>
        </w:types>
        <w:behaviors>
          <w:behavior w:val="content"/>
        </w:behaviors>
        <w:guid w:val="{5295C059-2D94-4500-B8D7-E6A6285A152C}"/>
      </w:docPartPr>
      <w:docPartBody>
        <w:p w:rsidR="007B34CA" w:rsidRDefault="00350368" w:rsidP="00350368">
          <w:pPr>
            <w:pStyle w:val="3705BF5449E14FDBA647D5E5F4C14E59"/>
          </w:pPr>
          <w:r w:rsidRPr="0058052F">
            <w:rPr>
              <w:rStyle w:val="Platzhaltertext"/>
            </w:rPr>
            <w:t>Klicken oder tippen Sie hier, um Text einzugeben.</w:t>
          </w:r>
        </w:p>
      </w:docPartBody>
    </w:docPart>
    <w:docPart>
      <w:docPartPr>
        <w:name w:val="32A7F014755B43E2A6EB81EA5B5419B9"/>
        <w:category>
          <w:name w:val="Allgemein"/>
          <w:gallery w:val="placeholder"/>
        </w:category>
        <w:types>
          <w:type w:val="bbPlcHdr"/>
        </w:types>
        <w:behaviors>
          <w:behavior w:val="content"/>
        </w:behaviors>
        <w:guid w:val="{46F527C9-F756-4E7E-AEB5-E65DA7FA0E26}"/>
      </w:docPartPr>
      <w:docPartBody>
        <w:p w:rsidR="007B34CA" w:rsidRDefault="00350368" w:rsidP="00350368">
          <w:pPr>
            <w:pStyle w:val="32A7F014755B43E2A6EB81EA5B5419B9"/>
          </w:pPr>
          <w:r w:rsidRPr="0058052F">
            <w:rPr>
              <w:rStyle w:val="Platzhaltertext"/>
            </w:rPr>
            <w:t>Klicken oder tippen Sie hier, um Text einzugeben.</w:t>
          </w:r>
        </w:p>
      </w:docPartBody>
    </w:docPart>
    <w:docPart>
      <w:docPartPr>
        <w:name w:val="072DF01EB3374C77B14FC4CEE76699D0"/>
        <w:category>
          <w:name w:val="Allgemein"/>
          <w:gallery w:val="placeholder"/>
        </w:category>
        <w:types>
          <w:type w:val="bbPlcHdr"/>
        </w:types>
        <w:behaviors>
          <w:behavior w:val="content"/>
        </w:behaviors>
        <w:guid w:val="{77349AF3-0011-495B-9922-F0BD73CB568C}"/>
      </w:docPartPr>
      <w:docPartBody>
        <w:p w:rsidR="007B34CA" w:rsidRDefault="00350368" w:rsidP="00350368">
          <w:pPr>
            <w:pStyle w:val="072DF01EB3374C77B14FC4CEE76699D0"/>
          </w:pPr>
          <w:r w:rsidRPr="0058052F">
            <w:rPr>
              <w:rStyle w:val="Platzhaltertext"/>
            </w:rPr>
            <w:t>Klicken oder tippen Sie hier, um Text einzugeben.</w:t>
          </w:r>
        </w:p>
      </w:docPartBody>
    </w:docPart>
    <w:docPart>
      <w:docPartPr>
        <w:name w:val="A0FA07F7082C40CDB30C0D6E25480B54"/>
        <w:category>
          <w:name w:val="Allgemein"/>
          <w:gallery w:val="placeholder"/>
        </w:category>
        <w:types>
          <w:type w:val="bbPlcHdr"/>
        </w:types>
        <w:behaviors>
          <w:behavior w:val="content"/>
        </w:behaviors>
        <w:guid w:val="{3D464ED8-9F2C-4C75-972D-B2812B461783}"/>
      </w:docPartPr>
      <w:docPartBody>
        <w:p w:rsidR="007B34CA" w:rsidRDefault="00350368" w:rsidP="00350368">
          <w:pPr>
            <w:pStyle w:val="A0FA07F7082C40CDB30C0D6E25480B54"/>
          </w:pPr>
          <w:r w:rsidRPr="0058052F">
            <w:rPr>
              <w:rStyle w:val="Platzhaltertext"/>
            </w:rPr>
            <w:t>Klicken oder tippen Sie hier, um Text einzugeben.</w:t>
          </w:r>
        </w:p>
      </w:docPartBody>
    </w:docPart>
    <w:docPart>
      <w:docPartPr>
        <w:name w:val="AF5CA67C4E004ECDA46A0B57675BC5A4"/>
        <w:category>
          <w:name w:val="Allgemein"/>
          <w:gallery w:val="placeholder"/>
        </w:category>
        <w:types>
          <w:type w:val="bbPlcHdr"/>
        </w:types>
        <w:behaviors>
          <w:behavior w:val="content"/>
        </w:behaviors>
        <w:guid w:val="{F2FDCF9F-CBD8-446F-8E4A-18B6458BEEEB}"/>
      </w:docPartPr>
      <w:docPartBody>
        <w:p w:rsidR="007B34CA" w:rsidRDefault="00350368" w:rsidP="00350368">
          <w:pPr>
            <w:pStyle w:val="AF5CA67C4E004ECDA46A0B57675BC5A4"/>
          </w:pPr>
          <w:r w:rsidRPr="0058052F">
            <w:rPr>
              <w:rStyle w:val="Platzhaltertext"/>
            </w:rPr>
            <w:t>Klicken oder tippen Sie hier, um Text einzugeben.</w:t>
          </w:r>
        </w:p>
      </w:docPartBody>
    </w:docPart>
    <w:docPart>
      <w:docPartPr>
        <w:name w:val="4537BF4013A040FBBB3744146EBD57A2"/>
        <w:category>
          <w:name w:val="Allgemein"/>
          <w:gallery w:val="placeholder"/>
        </w:category>
        <w:types>
          <w:type w:val="bbPlcHdr"/>
        </w:types>
        <w:behaviors>
          <w:behavior w:val="content"/>
        </w:behaviors>
        <w:guid w:val="{4F046E09-7473-48BA-8B21-D53C44D31D8D}"/>
      </w:docPartPr>
      <w:docPartBody>
        <w:p w:rsidR="007B34CA" w:rsidRDefault="00350368" w:rsidP="00350368">
          <w:pPr>
            <w:pStyle w:val="4537BF4013A040FBBB3744146EBD57A2"/>
          </w:pPr>
          <w:r w:rsidRPr="0058052F">
            <w:rPr>
              <w:rStyle w:val="Platzhaltertext"/>
            </w:rPr>
            <w:t>Klicken oder tippen Sie hier, um Text einzugeben.</w:t>
          </w:r>
        </w:p>
      </w:docPartBody>
    </w:docPart>
    <w:docPart>
      <w:docPartPr>
        <w:name w:val="C8F13E1AEBA741EC9A6FCE9162EAA520"/>
        <w:category>
          <w:name w:val="Allgemein"/>
          <w:gallery w:val="placeholder"/>
        </w:category>
        <w:types>
          <w:type w:val="bbPlcHdr"/>
        </w:types>
        <w:behaviors>
          <w:behavior w:val="content"/>
        </w:behaviors>
        <w:guid w:val="{CFDA0591-31FE-4D84-9066-4FD56ED977F1}"/>
      </w:docPartPr>
      <w:docPartBody>
        <w:p w:rsidR="007B34CA" w:rsidRDefault="00350368" w:rsidP="00350368">
          <w:pPr>
            <w:pStyle w:val="C8F13E1AEBA741EC9A6FCE9162EAA520"/>
          </w:pPr>
          <w:r w:rsidRPr="0058052F">
            <w:rPr>
              <w:rStyle w:val="Platzhaltertext"/>
            </w:rPr>
            <w:t>Klicken oder tippen Sie hier, um Text einzugeben.</w:t>
          </w:r>
        </w:p>
      </w:docPartBody>
    </w:docPart>
    <w:docPart>
      <w:docPartPr>
        <w:name w:val="2DC9C5B142B24628A35C1D93D7868DF5"/>
        <w:category>
          <w:name w:val="Allgemein"/>
          <w:gallery w:val="placeholder"/>
        </w:category>
        <w:types>
          <w:type w:val="bbPlcHdr"/>
        </w:types>
        <w:behaviors>
          <w:behavior w:val="content"/>
        </w:behaviors>
        <w:guid w:val="{3B4C30C0-49C0-48E5-B3BE-D7F66B9D268F}"/>
      </w:docPartPr>
      <w:docPartBody>
        <w:p w:rsidR="007B34CA" w:rsidRDefault="00350368" w:rsidP="00350368">
          <w:pPr>
            <w:pStyle w:val="2DC9C5B142B24628A35C1D93D7868DF5"/>
          </w:pPr>
          <w:r w:rsidRPr="0058052F">
            <w:rPr>
              <w:rStyle w:val="Platzhaltertext"/>
            </w:rPr>
            <w:t>Klicken oder tippen Sie hier, um Text einzugeben.</w:t>
          </w:r>
        </w:p>
      </w:docPartBody>
    </w:docPart>
    <w:docPart>
      <w:docPartPr>
        <w:name w:val="E6294E466BFC479DBE9978D15E259B6D"/>
        <w:category>
          <w:name w:val="Allgemein"/>
          <w:gallery w:val="placeholder"/>
        </w:category>
        <w:types>
          <w:type w:val="bbPlcHdr"/>
        </w:types>
        <w:behaviors>
          <w:behavior w:val="content"/>
        </w:behaviors>
        <w:guid w:val="{3E206C1E-2ED8-4761-8739-AD7AEC56B402}"/>
      </w:docPartPr>
      <w:docPartBody>
        <w:p w:rsidR="007B34CA" w:rsidRDefault="00350368" w:rsidP="00350368">
          <w:pPr>
            <w:pStyle w:val="E6294E466BFC479DBE9978D15E259B6D"/>
          </w:pPr>
          <w:r w:rsidRPr="0058052F">
            <w:rPr>
              <w:rStyle w:val="Platzhaltertext"/>
            </w:rPr>
            <w:t>Klicken oder tippen Sie hier, um Text einzugeben.</w:t>
          </w:r>
        </w:p>
      </w:docPartBody>
    </w:docPart>
    <w:docPart>
      <w:docPartPr>
        <w:name w:val="D7A49E7293244114BFFDC3975E9097D6"/>
        <w:category>
          <w:name w:val="Allgemein"/>
          <w:gallery w:val="placeholder"/>
        </w:category>
        <w:types>
          <w:type w:val="bbPlcHdr"/>
        </w:types>
        <w:behaviors>
          <w:behavior w:val="content"/>
        </w:behaviors>
        <w:guid w:val="{5DF18277-C55F-4620-8D47-07FDD12E9C8E}"/>
      </w:docPartPr>
      <w:docPartBody>
        <w:p w:rsidR="007B34CA" w:rsidRDefault="00350368" w:rsidP="00350368">
          <w:pPr>
            <w:pStyle w:val="D7A49E7293244114BFFDC3975E9097D6"/>
          </w:pPr>
          <w:r w:rsidRPr="0058052F">
            <w:rPr>
              <w:rStyle w:val="Platzhaltertext"/>
            </w:rPr>
            <w:t>Klicken oder tippen Sie hier, um Text einzugeben.</w:t>
          </w:r>
        </w:p>
      </w:docPartBody>
    </w:docPart>
    <w:docPart>
      <w:docPartPr>
        <w:name w:val="31C47517BCA54FD3847C7086BDDEBC25"/>
        <w:category>
          <w:name w:val="Allgemein"/>
          <w:gallery w:val="placeholder"/>
        </w:category>
        <w:types>
          <w:type w:val="bbPlcHdr"/>
        </w:types>
        <w:behaviors>
          <w:behavior w:val="content"/>
        </w:behaviors>
        <w:guid w:val="{3DA80F48-14F9-4D43-9E10-4BDD587ABB03}"/>
      </w:docPartPr>
      <w:docPartBody>
        <w:p w:rsidR="007B34CA" w:rsidRDefault="00350368" w:rsidP="00350368">
          <w:pPr>
            <w:pStyle w:val="31C47517BCA54FD3847C7086BDDEBC25"/>
          </w:pPr>
          <w:r w:rsidRPr="0058052F">
            <w:rPr>
              <w:rStyle w:val="Platzhaltertext"/>
            </w:rPr>
            <w:t>Klicken oder tippen Sie hier, um Text einzugeben.</w:t>
          </w:r>
        </w:p>
      </w:docPartBody>
    </w:docPart>
    <w:docPart>
      <w:docPartPr>
        <w:name w:val="58B2050CB9664F17AED53ED918CA5299"/>
        <w:category>
          <w:name w:val="Allgemein"/>
          <w:gallery w:val="placeholder"/>
        </w:category>
        <w:types>
          <w:type w:val="bbPlcHdr"/>
        </w:types>
        <w:behaviors>
          <w:behavior w:val="content"/>
        </w:behaviors>
        <w:guid w:val="{C8DF5679-D2E1-45F1-8294-A97B8087E823}"/>
      </w:docPartPr>
      <w:docPartBody>
        <w:p w:rsidR="007B34CA" w:rsidRDefault="00350368" w:rsidP="00350368">
          <w:pPr>
            <w:pStyle w:val="58B2050CB9664F17AED53ED918CA5299"/>
          </w:pPr>
          <w:r w:rsidRPr="0058052F">
            <w:rPr>
              <w:rStyle w:val="Platzhaltertext"/>
            </w:rPr>
            <w:t>Klicken oder tippen Sie hier, um Text einzugeben.</w:t>
          </w:r>
        </w:p>
      </w:docPartBody>
    </w:docPart>
    <w:docPart>
      <w:docPartPr>
        <w:name w:val="80412F39FB934A7F948FD90B8847AB2B"/>
        <w:category>
          <w:name w:val="Allgemein"/>
          <w:gallery w:val="placeholder"/>
        </w:category>
        <w:types>
          <w:type w:val="bbPlcHdr"/>
        </w:types>
        <w:behaviors>
          <w:behavior w:val="content"/>
        </w:behaviors>
        <w:guid w:val="{B776897B-0FA5-401B-88E2-93B697583578}"/>
      </w:docPartPr>
      <w:docPartBody>
        <w:p w:rsidR="007B34CA" w:rsidRDefault="00350368" w:rsidP="00350368">
          <w:pPr>
            <w:pStyle w:val="80412F39FB934A7F948FD90B8847AB2B"/>
          </w:pPr>
          <w:r w:rsidRPr="0058052F">
            <w:rPr>
              <w:rStyle w:val="Platzhaltertext"/>
            </w:rPr>
            <w:t>Klicken oder tippen Sie hier, um Text einzugeben.</w:t>
          </w:r>
        </w:p>
      </w:docPartBody>
    </w:docPart>
    <w:docPart>
      <w:docPartPr>
        <w:name w:val="F9E31AFFF99C41C3AEE33559122E2A15"/>
        <w:category>
          <w:name w:val="Allgemein"/>
          <w:gallery w:val="placeholder"/>
        </w:category>
        <w:types>
          <w:type w:val="bbPlcHdr"/>
        </w:types>
        <w:behaviors>
          <w:behavior w:val="content"/>
        </w:behaviors>
        <w:guid w:val="{902B21D7-2DEE-4DB8-B6E1-5C27D6E88514}"/>
      </w:docPartPr>
      <w:docPartBody>
        <w:p w:rsidR="007B34CA" w:rsidRDefault="00350368" w:rsidP="00350368">
          <w:pPr>
            <w:pStyle w:val="F9E31AFFF99C41C3AEE33559122E2A15"/>
          </w:pPr>
          <w:r w:rsidRPr="0058052F">
            <w:rPr>
              <w:rStyle w:val="Platzhaltertext"/>
            </w:rPr>
            <w:t>Klicken oder tippen Sie hier, um Text einzugeben.</w:t>
          </w:r>
        </w:p>
      </w:docPartBody>
    </w:docPart>
    <w:docPart>
      <w:docPartPr>
        <w:name w:val="B31C0EC73EAD4E83ACEA0B652C893C33"/>
        <w:category>
          <w:name w:val="Allgemein"/>
          <w:gallery w:val="placeholder"/>
        </w:category>
        <w:types>
          <w:type w:val="bbPlcHdr"/>
        </w:types>
        <w:behaviors>
          <w:behavior w:val="content"/>
        </w:behaviors>
        <w:guid w:val="{C9F6947F-10A0-48F1-8BB5-76EE9937AA04}"/>
      </w:docPartPr>
      <w:docPartBody>
        <w:p w:rsidR="007B34CA" w:rsidRDefault="00350368" w:rsidP="00350368">
          <w:pPr>
            <w:pStyle w:val="B31C0EC73EAD4E83ACEA0B652C893C33"/>
          </w:pPr>
          <w:r w:rsidRPr="0058052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comment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61E1"/>
    <w:rsid w:val="00003497"/>
    <w:rsid w:val="000823D3"/>
    <w:rsid w:val="002960AF"/>
    <w:rsid w:val="002C7C27"/>
    <w:rsid w:val="00350368"/>
    <w:rsid w:val="00513EBE"/>
    <w:rsid w:val="0064684B"/>
    <w:rsid w:val="00663355"/>
    <w:rsid w:val="00663FA5"/>
    <w:rsid w:val="007B34CA"/>
    <w:rsid w:val="00827CA0"/>
    <w:rsid w:val="00B661E1"/>
    <w:rsid w:val="00F80F7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50368"/>
    <w:rPr>
      <w:color w:val="808080"/>
    </w:rPr>
  </w:style>
  <w:style w:type="paragraph" w:customStyle="1" w:styleId="8813FA4424024CF3B794CA63EA8D19E1">
    <w:name w:val="8813FA4424024CF3B794CA63EA8D19E1"/>
    <w:rsid w:val="00B661E1"/>
  </w:style>
  <w:style w:type="paragraph" w:customStyle="1" w:styleId="4ED40FACAA6A4FD4A50170AC4074C72D">
    <w:name w:val="4ED40FACAA6A4FD4A50170AC4074C72D"/>
    <w:rsid w:val="00B661E1"/>
  </w:style>
  <w:style w:type="paragraph" w:customStyle="1" w:styleId="5FDF9035332E4E3DA29D2D9BEA7BF990">
    <w:name w:val="5FDF9035332E4E3DA29D2D9BEA7BF990"/>
    <w:rsid w:val="00B661E1"/>
  </w:style>
  <w:style w:type="paragraph" w:customStyle="1" w:styleId="FA00EAC6ED904EA9A402CB43CB6C1D2B">
    <w:name w:val="FA00EAC6ED904EA9A402CB43CB6C1D2B"/>
    <w:rsid w:val="00B661E1"/>
  </w:style>
  <w:style w:type="paragraph" w:customStyle="1" w:styleId="501BE7422C3A4B79924E6761951AF316">
    <w:name w:val="501BE7422C3A4B79924E6761951AF316"/>
    <w:rsid w:val="00B661E1"/>
  </w:style>
  <w:style w:type="paragraph" w:customStyle="1" w:styleId="039BFB2594E4422B9D1A8E8B904BF80E">
    <w:name w:val="039BFB2594E4422B9D1A8E8B904BF80E"/>
    <w:rsid w:val="00B661E1"/>
  </w:style>
  <w:style w:type="paragraph" w:customStyle="1" w:styleId="0968FF90E51D4FF381598A0493979CD8">
    <w:name w:val="0968FF90E51D4FF381598A0493979CD8"/>
    <w:rsid w:val="00B661E1"/>
  </w:style>
  <w:style w:type="paragraph" w:customStyle="1" w:styleId="0C00EF6696234E1D8C5C7EA9C468EF0E">
    <w:name w:val="0C00EF6696234E1D8C5C7EA9C468EF0E"/>
    <w:rsid w:val="00B661E1"/>
  </w:style>
  <w:style w:type="paragraph" w:customStyle="1" w:styleId="D3382BCF561B4BDD8F8467FE19FA107F">
    <w:name w:val="D3382BCF561B4BDD8F8467FE19FA107F"/>
    <w:rsid w:val="00B661E1"/>
  </w:style>
  <w:style w:type="paragraph" w:customStyle="1" w:styleId="3CE6037B70FB4507A98D668FB7CC160B">
    <w:name w:val="3CE6037B70FB4507A98D668FB7CC160B"/>
    <w:rsid w:val="00B661E1"/>
  </w:style>
  <w:style w:type="paragraph" w:customStyle="1" w:styleId="5737B00A228A4F9189B9F8736A8BEF33">
    <w:name w:val="5737B00A228A4F9189B9F8736A8BEF33"/>
    <w:rsid w:val="00B661E1"/>
  </w:style>
  <w:style w:type="paragraph" w:customStyle="1" w:styleId="9413AB6A9E844F92A3D47E65D2CD31B0">
    <w:name w:val="9413AB6A9E844F92A3D47E65D2CD31B0"/>
    <w:rsid w:val="00B661E1"/>
  </w:style>
  <w:style w:type="paragraph" w:customStyle="1" w:styleId="B2C21E45CADB4BCA8A7578CA66933798">
    <w:name w:val="B2C21E45CADB4BCA8A7578CA66933798"/>
    <w:rsid w:val="00B661E1"/>
  </w:style>
  <w:style w:type="paragraph" w:customStyle="1" w:styleId="04599879D47844B795F34B56420C1EF0">
    <w:name w:val="04599879D47844B795F34B56420C1EF0"/>
    <w:rsid w:val="00B661E1"/>
  </w:style>
  <w:style w:type="paragraph" w:customStyle="1" w:styleId="66F0A65317904948ABD2AD875FF8169F">
    <w:name w:val="66F0A65317904948ABD2AD875FF8169F"/>
    <w:rsid w:val="00B661E1"/>
  </w:style>
  <w:style w:type="paragraph" w:customStyle="1" w:styleId="5A6ED658F9C5409185F3781558841B1A">
    <w:name w:val="5A6ED658F9C5409185F3781558841B1A"/>
    <w:rsid w:val="00B661E1"/>
  </w:style>
  <w:style w:type="paragraph" w:customStyle="1" w:styleId="23EBC08E826E485790E4D0623A999D17">
    <w:name w:val="23EBC08E826E485790E4D0623A999D17"/>
    <w:rsid w:val="00B661E1"/>
  </w:style>
  <w:style w:type="paragraph" w:customStyle="1" w:styleId="71831ED850B24CF597EA592FC1719C82">
    <w:name w:val="71831ED850B24CF597EA592FC1719C82"/>
    <w:rsid w:val="00B661E1"/>
  </w:style>
  <w:style w:type="paragraph" w:customStyle="1" w:styleId="C4CB24925161442EAD4120B6C563BE9B">
    <w:name w:val="C4CB24925161442EAD4120B6C563BE9B"/>
    <w:rsid w:val="00B661E1"/>
  </w:style>
  <w:style w:type="paragraph" w:customStyle="1" w:styleId="EA86C2AAAC0F4464AE12032D76C9970E">
    <w:name w:val="EA86C2AAAC0F4464AE12032D76C9970E"/>
    <w:rsid w:val="00B661E1"/>
  </w:style>
  <w:style w:type="paragraph" w:customStyle="1" w:styleId="9F1214606B54487FA6BBD95E11EB5B68">
    <w:name w:val="9F1214606B54487FA6BBD95E11EB5B68"/>
    <w:rsid w:val="00B661E1"/>
  </w:style>
  <w:style w:type="paragraph" w:customStyle="1" w:styleId="F1964EC8F40D47F3A73F95ACF9C65F5A">
    <w:name w:val="F1964EC8F40D47F3A73F95ACF9C65F5A"/>
    <w:rsid w:val="00B661E1"/>
  </w:style>
  <w:style w:type="paragraph" w:customStyle="1" w:styleId="E0C2DB12F84948A380AC7FAED42D55C0">
    <w:name w:val="E0C2DB12F84948A380AC7FAED42D55C0"/>
    <w:rsid w:val="00B661E1"/>
  </w:style>
  <w:style w:type="paragraph" w:customStyle="1" w:styleId="DC09FA383F3A44889C453FF626BCF22E">
    <w:name w:val="DC09FA383F3A44889C453FF626BCF22E"/>
    <w:rsid w:val="00B661E1"/>
  </w:style>
  <w:style w:type="paragraph" w:customStyle="1" w:styleId="6632DD33701F4EB3B50ADC58D62D539E">
    <w:name w:val="6632DD33701F4EB3B50ADC58D62D539E"/>
    <w:rsid w:val="00B661E1"/>
  </w:style>
  <w:style w:type="paragraph" w:customStyle="1" w:styleId="679476370FCB47EE8210594797786E83">
    <w:name w:val="679476370FCB47EE8210594797786E83"/>
    <w:rsid w:val="00B661E1"/>
  </w:style>
  <w:style w:type="paragraph" w:customStyle="1" w:styleId="24C303188F0A49C39F735D5F47BB589A">
    <w:name w:val="24C303188F0A49C39F735D5F47BB589A"/>
    <w:rsid w:val="00B661E1"/>
  </w:style>
  <w:style w:type="paragraph" w:customStyle="1" w:styleId="8DD106FBB0854B0186BFA2B823B31EBA">
    <w:name w:val="8DD106FBB0854B0186BFA2B823B31EBA"/>
    <w:rsid w:val="00B661E1"/>
  </w:style>
  <w:style w:type="paragraph" w:customStyle="1" w:styleId="3B1557688FB54E1886DAB01764626561">
    <w:name w:val="3B1557688FB54E1886DAB01764626561"/>
    <w:rsid w:val="00B661E1"/>
  </w:style>
  <w:style w:type="paragraph" w:customStyle="1" w:styleId="562378C3FEFE48B6B862CC2F4D0CE152">
    <w:name w:val="562378C3FEFE48B6B862CC2F4D0CE152"/>
    <w:rsid w:val="00B661E1"/>
  </w:style>
  <w:style w:type="paragraph" w:customStyle="1" w:styleId="EF539B00CCB04E6E9714D27A75AE28F3">
    <w:name w:val="EF539B00CCB04E6E9714D27A75AE28F3"/>
    <w:rsid w:val="00B661E1"/>
  </w:style>
  <w:style w:type="paragraph" w:customStyle="1" w:styleId="B4001ABF45A44BF3810C7A15AADB0494">
    <w:name w:val="B4001ABF45A44BF3810C7A15AADB0494"/>
    <w:rsid w:val="00B661E1"/>
  </w:style>
  <w:style w:type="paragraph" w:customStyle="1" w:styleId="4193E05AC9A640A289653D2A1E51BF21">
    <w:name w:val="4193E05AC9A640A289653D2A1E51BF21"/>
    <w:rsid w:val="00B661E1"/>
  </w:style>
  <w:style w:type="paragraph" w:customStyle="1" w:styleId="D4685336F2944315B258B39650AA1E0E">
    <w:name w:val="D4685336F2944315B258B39650AA1E0E"/>
    <w:rsid w:val="00B661E1"/>
  </w:style>
  <w:style w:type="paragraph" w:customStyle="1" w:styleId="19F6037BCB0E4567B5155A2B5DFF1F7E">
    <w:name w:val="19F6037BCB0E4567B5155A2B5DFF1F7E"/>
    <w:rsid w:val="00B661E1"/>
  </w:style>
  <w:style w:type="paragraph" w:customStyle="1" w:styleId="BB317A5D18D34750BA2C8573ABC130C4">
    <w:name w:val="BB317A5D18D34750BA2C8573ABC130C4"/>
    <w:rsid w:val="00B661E1"/>
  </w:style>
  <w:style w:type="paragraph" w:customStyle="1" w:styleId="AD9502C593414D6785B11DC66871E083">
    <w:name w:val="AD9502C593414D6785B11DC66871E083"/>
    <w:rsid w:val="00B661E1"/>
  </w:style>
  <w:style w:type="paragraph" w:customStyle="1" w:styleId="3758B9BF071E4BA799173ABCAD727E95">
    <w:name w:val="3758B9BF071E4BA799173ABCAD727E95"/>
    <w:rsid w:val="00B661E1"/>
  </w:style>
  <w:style w:type="paragraph" w:customStyle="1" w:styleId="3C90B5195C1C441DAEB01AF08B3E7BBE">
    <w:name w:val="3C90B5195C1C441DAEB01AF08B3E7BBE"/>
    <w:rsid w:val="00B661E1"/>
  </w:style>
  <w:style w:type="paragraph" w:customStyle="1" w:styleId="397552D4D898447AB8EBD407C79AE38E">
    <w:name w:val="397552D4D898447AB8EBD407C79AE38E"/>
    <w:rsid w:val="00B661E1"/>
  </w:style>
  <w:style w:type="paragraph" w:customStyle="1" w:styleId="ADE2268E16E24488BCAB2BF9254F8D9D">
    <w:name w:val="ADE2268E16E24488BCAB2BF9254F8D9D"/>
    <w:rsid w:val="00B661E1"/>
  </w:style>
  <w:style w:type="paragraph" w:customStyle="1" w:styleId="8802D96AC70F49B2BC0672FF399702B4">
    <w:name w:val="8802D96AC70F49B2BC0672FF399702B4"/>
    <w:rsid w:val="00B661E1"/>
  </w:style>
  <w:style w:type="paragraph" w:customStyle="1" w:styleId="DA8BABD261FD4AF38CE59F7D77760F4D">
    <w:name w:val="DA8BABD261FD4AF38CE59F7D77760F4D"/>
    <w:rsid w:val="00B661E1"/>
  </w:style>
  <w:style w:type="paragraph" w:customStyle="1" w:styleId="A77C5F5EF6B24C358C8126ABFB1EAC19">
    <w:name w:val="A77C5F5EF6B24C358C8126ABFB1EAC19"/>
    <w:rsid w:val="00B661E1"/>
  </w:style>
  <w:style w:type="paragraph" w:customStyle="1" w:styleId="C9B5717B87504D8F96FDFBB4D1D9B55C">
    <w:name w:val="C9B5717B87504D8F96FDFBB4D1D9B55C"/>
    <w:rsid w:val="00B661E1"/>
  </w:style>
  <w:style w:type="paragraph" w:customStyle="1" w:styleId="4AD08FE03C8A432692EA86B112C599D0">
    <w:name w:val="4AD08FE03C8A432692EA86B112C599D0"/>
    <w:rsid w:val="00B661E1"/>
  </w:style>
  <w:style w:type="paragraph" w:customStyle="1" w:styleId="A2E83E5BB6D64023836AC646E574A3A6">
    <w:name w:val="A2E83E5BB6D64023836AC646E574A3A6"/>
    <w:rsid w:val="00B661E1"/>
  </w:style>
  <w:style w:type="paragraph" w:customStyle="1" w:styleId="A787EC1C27DB47A68ED806353B2CFADF">
    <w:name w:val="A787EC1C27DB47A68ED806353B2CFADF"/>
    <w:rsid w:val="00B661E1"/>
  </w:style>
  <w:style w:type="paragraph" w:customStyle="1" w:styleId="EBA609454E5947A1ADF515B0211B83A6">
    <w:name w:val="EBA609454E5947A1ADF515B0211B83A6"/>
    <w:rsid w:val="00350368"/>
  </w:style>
  <w:style w:type="paragraph" w:customStyle="1" w:styleId="EFD1EB6349B141B182021974E9182CFF">
    <w:name w:val="EFD1EB6349B141B182021974E9182CFF"/>
    <w:rsid w:val="00350368"/>
  </w:style>
  <w:style w:type="paragraph" w:customStyle="1" w:styleId="74AB75929A1A4B27BA5C70E3A4854BEA">
    <w:name w:val="74AB75929A1A4B27BA5C70E3A4854BEA"/>
    <w:rsid w:val="00350368"/>
  </w:style>
  <w:style w:type="paragraph" w:customStyle="1" w:styleId="D808C3102A184E55BA2C89622D196923">
    <w:name w:val="D808C3102A184E55BA2C89622D196923"/>
    <w:rsid w:val="00350368"/>
  </w:style>
  <w:style w:type="paragraph" w:customStyle="1" w:styleId="0C194AC692354F53BAD306DD81FF78DE">
    <w:name w:val="0C194AC692354F53BAD306DD81FF78DE"/>
    <w:rsid w:val="00350368"/>
  </w:style>
  <w:style w:type="paragraph" w:customStyle="1" w:styleId="B7054E797DBA45FC9A597F6CFC5999E3">
    <w:name w:val="B7054E797DBA45FC9A597F6CFC5999E3"/>
    <w:rsid w:val="00350368"/>
  </w:style>
  <w:style w:type="paragraph" w:customStyle="1" w:styleId="95017BCFAC98416783AEFCDD29E68627">
    <w:name w:val="95017BCFAC98416783AEFCDD29E68627"/>
    <w:rsid w:val="00350368"/>
  </w:style>
  <w:style w:type="paragraph" w:customStyle="1" w:styleId="6458719DC1894857A3C95D2044D1E332">
    <w:name w:val="6458719DC1894857A3C95D2044D1E332"/>
    <w:rsid w:val="00350368"/>
  </w:style>
  <w:style w:type="paragraph" w:customStyle="1" w:styleId="3503CFCF83FF41D8A37C90717D05CBA2">
    <w:name w:val="3503CFCF83FF41D8A37C90717D05CBA2"/>
    <w:rsid w:val="00350368"/>
  </w:style>
  <w:style w:type="paragraph" w:customStyle="1" w:styleId="C720E79BE8754769B9DC0668B8502FC2">
    <w:name w:val="C720E79BE8754769B9DC0668B8502FC2"/>
    <w:rsid w:val="00350368"/>
  </w:style>
  <w:style w:type="paragraph" w:customStyle="1" w:styleId="6A3F2649CF5245A5B7A0CB2B3E710788">
    <w:name w:val="6A3F2649CF5245A5B7A0CB2B3E710788"/>
    <w:rsid w:val="00350368"/>
  </w:style>
  <w:style w:type="paragraph" w:customStyle="1" w:styleId="83C680EE782A4E90BADAF77089E76998">
    <w:name w:val="83C680EE782A4E90BADAF77089E76998"/>
    <w:rsid w:val="00350368"/>
  </w:style>
  <w:style w:type="paragraph" w:customStyle="1" w:styleId="670C1C897AA248119B66FFB9EFE62E37">
    <w:name w:val="670C1C897AA248119B66FFB9EFE62E37"/>
    <w:rsid w:val="00350368"/>
  </w:style>
  <w:style w:type="paragraph" w:customStyle="1" w:styleId="BDABB04C0C1B46C2891ACFB6CE7CAC8D">
    <w:name w:val="BDABB04C0C1B46C2891ACFB6CE7CAC8D"/>
    <w:rsid w:val="00350368"/>
  </w:style>
  <w:style w:type="paragraph" w:customStyle="1" w:styleId="FAA7B73B535D464DA656B88D85194839">
    <w:name w:val="FAA7B73B535D464DA656B88D85194839"/>
    <w:rsid w:val="00350368"/>
  </w:style>
  <w:style w:type="paragraph" w:customStyle="1" w:styleId="D4E3187262134EF68C279C36B02F93BB">
    <w:name w:val="D4E3187262134EF68C279C36B02F93BB"/>
    <w:rsid w:val="00350368"/>
  </w:style>
  <w:style w:type="paragraph" w:customStyle="1" w:styleId="B977E9BFB5C948CEB25E7FE71B94F58B">
    <w:name w:val="B977E9BFB5C948CEB25E7FE71B94F58B"/>
    <w:rsid w:val="00350368"/>
  </w:style>
  <w:style w:type="paragraph" w:customStyle="1" w:styleId="88D31E567BFC416EA1420A48FA70C85F">
    <w:name w:val="88D31E567BFC416EA1420A48FA70C85F"/>
    <w:rsid w:val="00350368"/>
  </w:style>
  <w:style w:type="paragraph" w:customStyle="1" w:styleId="B6FD23C931424D6B9466931996A77C1A">
    <w:name w:val="B6FD23C931424D6B9466931996A77C1A"/>
    <w:rsid w:val="00350368"/>
  </w:style>
  <w:style w:type="paragraph" w:customStyle="1" w:styleId="C2E993AFB5714239A9208C9D51CE3106">
    <w:name w:val="C2E993AFB5714239A9208C9D51CE3106"/>
    <w:rsid w:val="00350368"/>
  </w:style>
  <w:style w:type="paragraph" w:customStyle="1" w:styleId="838D490BD2114035855DF61FAAA4F5FE">
    <w:name w:val="838D490BD2114035855DF61FAAA4F5FE"/>
    <w:rsid w:val="00350368"/>
  </w:style>
  <w:style w:type="paragraph" w:customStyle="1" w:styleId="5A36571DE4B943C2AC272FE688A39A57">
    <w:name w:val="5A36571DE4B943C2AC272FE688A39A57"/>
    <w:rsid w:val="00350368"/>
  </w:style>
  <w:style w:type="paragraph" w:customStyle="1" w:styleId="C3D24C51E36D4EBF8F1E174EDDE47C12">
    <w:name w:val="C3D24C51E36D4EBF8F1E174EDDE47C12"/>
    <w:rsid w:val="00350368"/>
  </w:style>
  <w:style w:type="paragraph" w:customStyle="1" w:styleId="11B1F0428B8B43DCA7AD4B7E8A0574D7">
    <w:name w:val="11B1F0428B8B43DCA7AD4B7E8A0574D7"/>
    <w:rsid w:val="00350368"/>
  </w:style>
  <w:style w:type="paragraph" w:customStyle="1" w:styleId="962A57CFD2CE4072B7071DC0A352771E">
    <w:name w:val="962A57CFD2CE4072B7071DC0A352771E"/>
    <w:rsid w:val="00350368"/>
  </w:style>
  <w:style w:type="paragraph" w:customStyle="1" w:styleId="30BCF580A6D94C2F8B2174FC94210305">
    <w:name w:val="30BCF580A6D94C2F8B2174FC94210305"/>
    <w:rsid w:val="00350368"/>
  </w:style>
  <w:style w:type="paragraph" w:customStyle="1" w:styleId="C0D212C1C46648318D8A78F290FC0034">
    <w:name w:val="C0D212C1C46648318D8A78F290FC0034"/>
    <w:rsid w:val="00350368"/>
  </w:style>
  <w:style w:type="paragraph" w:customStyle="1" w:styleId="6A5DE32DFD1240568F6D31703BD65A16">
    <w:name w:val="6A5DE32DFD1240568F6D31703BD65A16"/>
    <w:rsid w:val="00350368"/>
  </w:style>
  <w:style w:type="paragraph" w:customStyle="1" w:styleId="3705BF5449E14FDBA647D5E5F4C14E59">
    <w:name w:val="3705BF5449E14FDBA647D5E5F4C14E59"/>
    <w:rsid w:val="00350368"/>
  </w:style>
  <w:style w:type="paragraph" w:customStyle="1" w:styleId="32A7F014755B43E2A6EB81EA5B5419B9">
    <w:name w:val="32A7F014755B43E2A6EB81EA5B5419B9"/>
    <w:rsid w:val="00350368"/>
  </w:style>
  <w:style w:type="paragraph" w:customStyle="1" w:styleId="072DF01EB3374C77B14FC4CEE76699D0">
    <w:name w:val="072DF01EB3374C77B14FC4CEE76699D0"/>
    <w:rsid w:val="00350368"/>
  </w:style>
  <w:style w:type="paragraph" w:customStyle="1" w:styleId="A0FA07F7082C40CDB30C0D6E25480B54">
    <w:name w:val="A0FA07F7082C40CDB30C0D6E25480B54"/>
    <w:rsid w:val="00350368"/>
  </w:style>
  <w:style w:type="paragraph" w:customStyle="1" w:styleId="AF5CA67C4E004ECDA46A0B57675BC5A4">
    <w:name w:val="AF5CA67C4E004ECDA46A0B57675BC5A4"/>
    <w:rsid w:val="00350368"/>
  </w:style>
  <w:style w:type="paragraph" w:customStyle="1" w:styleId="4537BF4013A040FBBB3744146EBD57A2">
    <w:name w:val="4537BF4013A040FBBB3744146EBD57A2"/>
    <w:rsid w:val="00350368"/>
  </w:style>
  <w:style w:type="paragraph" w:customStyle="1" w:styleId="C8F13E1AEBA741EC9A6FCE9162EAA520">
    <w:name w:val="C8F13E1AEBA741EC9A6FCE9162EAA520"/>
    <w:rsid w:val="00350368"/>
  </w:style>
  <w:style w:type="paragraph" w:customStyle="1" w:styleId="2DC9C5B142B24628A35C1D93D7868DF5">
    <w:name w:val="2DC9C5B142B24628A35C1D93D7868DF5"/>
    <w:rsid w:val="00350368"/>
  </w:style>
  <w:style w:type="paragraph" w:customStyle="1" w:styleId="E6294E466BFC479DBE9978D15E259B6D">
    <w:name w:val="E6294E466BFC479DBE9978D15E259B6D"/>
    <w:rsid w:val="00350368"/>
  </w:style>
  <w:style w:type="paragraph" w:customStyle="1" w:styleId="D7A49E7293244114BFFDC3975E9097D6">
    <w:name w:val="D7A49E7293244114BFFDC3975E9097D6"/>
    <w:rsid w:val="00350368"/>
  </w:style>
  <w:style w:type="paragraph" w:customStyle="1" w:styleId="31C47517BCA54FD3847C7086BDDEBC25">
    <w:name w:val="31C47517BCA54FD3847C7086BDDEBC25"/>
    <w:rsid w:val="00350368"/>
  </w:style>
  <w:style w:type="paragraph" w:customStyle="1" w:styleId="58B2050CB9664F17AED53ED918CA5299">
    <w:name w:val="58B2050CB9664F17AED53ED918CA5299"/>
    <w:rsid w:val="00350368"/>
  </w:style>
  <w:style w:type="paragraph" w:customStyle="1" w:styleId="80412F39FB934A7F948FD90B8847AB2B">
    <w:name w:val="80412F39FB934A7F948FD90B8847AB2B"/>
    <w:rsid w:val="00350368"/>
  </w:style>
  <w:style w:type="paragraph" w:customStyle="1" w:styleId="F9E31AFFF99C41C3AEE33559122E2A15">
    <w:name w:val="F9E31AFFF99C41C3AEE33559122E2A15"/>
    <w:rsid w:val="00350368"/>
  </w:style>
  <w:style w:type="paragraph" w:customStyle="1" w:styleId="B31C0EC73EAD4E83ACEA0B652C893C33">
    <w:name w:val="B31C0EC73EAD4E83ACEA0B652C893C33"/>
    <w:rsid w:val="0035036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2B292-E477-4C13-8BFD-BC987997E5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43931</Words>
  <Characters>276769</Characters>
  <Application>Microsoft Office Word</Application>
  <DocSecurity>0</DocSecurity>
  <Lines>2306</Lines>
  <Paragraphs>640</Paragraphs>
  <ScaleCrop>false</ScaleCrop>
  <HeadingPairs>
    <vt:vector size="2" baseType="variant">
      <vt:variant>
        <vt:lpstr>Titel</vt:lpstr>
      </vt:variant>
      <vt:variant>
        <vt:i4>1</vt:i4>
      </vt:variant>
    </vt:vector>
  </HeadingPairs>
  <TitlesOfParts>
    <vt:vector size="1" baseType="lpstr">
      <vt:lpstr/>
    </vt:vector>
  </TitlesOfParts>
  <Company>Universität Witten/Herdecke</Company>
  <LinksUpToDate>false</LinksUpToDate>
  <CharactersWithSpaces>320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sen, Maren</dc:creator>
  <cp:keywords/>
  <dc:description/>
  <cp:lastModifiedBy>Michaelsen, Maren</cp:lastModifiedBy>
  <cp:revision>2</cp:revision>
  <dcterms:created xsi:type="dcterms:W3CDTF">2023-03-24T11:43:00Z</dcterms:created>
  <dcterms:modified xsi:type="dcterms:W3CDTF">2023-03-24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mmichaelsen\Dropbox\Uni Witten\Projekte\Mindfulness at work\iga\Text\Literaturverzeichnis 2020-07-07.ctv6</vt:lpwstr>
  </property>
  <property fmtid="{D5CDD505-2E9C-101B-9397-08002B2CF9AE}" pid="3" name="CitaviDocumentProperty_7">
    <vt:lpwstr>Literaturverzeichnis 2020-07-07</vt:lpwstr>
  </property>
  <property fmtid="{D5CDD505-2E9C-101B-9397-08002B2CF9AE}" pid="4" name="CitaviDocumentProperty_0">
    <vt:lpwstr>f1ed8f7d-1c65-4f06-ad48-3e96e725bea1</vt:lpwstr>
  </property>
  <property fmtid="{D5CDD505-2E9C-101B-9397-08002B2CF9AE}" pid="5" name="CitaviDocumentProperty_1">
    <vt:lpwstr>6.8.0.0</vt:lpwstr>
  </property>
  <property fmtid="{D5CDD505-2E9C-101B-9397-08002B2CF9AE}" pid="6" name="CitaviDocumentProperty_6">
    <vt:lpwstr>True</vt:lpwstr>
  </property>
</Properties>
</file>